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rsidRPr="0053261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614CBE" w:rsidR="009A5E53" w:rsidRPr="00532616" w:rsidRDefault="009A5E53" w:rsidP="009A5E53">
            <w:pPr>
              <w:rPr>
                <w:rFonts w:ascii="Trebuchet MS" w:hAnsi="Trebuchet MS" w:cs="Times New Roman"/>
                <w:b/>
                <w:i/>
                <w:sz w:val="20"/>
                <w:szCs w:val="20"/>
              </w:rPr>
            </w:pPr>
            <w:r w:rsidRPr="00532616">
              <w:rPr>
                <w:rFonts w:ascii="Trebuchet MS" w:hAnsi="Trebuchet MS" w:cs="Times New Roman"/>
                <w:b/>
                <w:i/>
                <w:sz w:val="20"/>
                <w:szCs w:val="20"/>
              </w:rPr>
              <w:t xml:space="preserve">Abstract </w:t>
            </w:r>
          </w:p>
          <w:p w14:paraId="2511AD0A" w14:textId="7C1EFFA6" w:rsidR="00806817" w:rsidRDefault="00806817" w:rsidP="00806817">
            <w:pPr>
              <w:pStyle w:val="Default"/>
              <w:spacing w:before="240" w:after="200"/>
              <w:jc w:val="both"/>
              <w:rPr>
                <w:rFonts w:ascii="Trebuchet MS" w:hAnsi="Trebuchet MS"/>
                <w:b/>
                <w:i/>
                <w:color w:val="212121"/>
                <w:sz w:val="20"/>
                <w:szCs w:val="20"/>
                <w:lang w:val="en"/>
              </w:rPr>
            </w:pPr>
            <w:r>
              <w:rPr>
                <w:rFonts w:ascii="Trebuchet MS" w:hAnsi="Trebuchet MS"/>
                <w:b/>
                <w:i/>
                <w:color w:val="212121"/>
                <w:sz w:val="20"/>
                <w:szCs w:val="20"/>
                <w:lang w:val="en"/>
              </w:rPr>
              <w:t>Research</w:t>
            </w:r>
            <w:r w:rsidRPr="00806817">
              <w:rPr>
                <w:rFonts w:ascii="Trebuchet MS" w:hAnsi="Trebuchet MS"/>
                <w:b/>
                <w:i/>
                <w:color w:val="212121"/>
                <w:sz w:val="20"/>
                <w:szCs w:val="20"/>
                <w:lang w:val="en"/>
              </w:rPr>
              <w:t xml:space="preserve"> related to developing renewable energy sources are directed at developing the conversion of solar energy into electricity by utilizing solar panels. The power on the panel varies depending on changes in the intensity of solar radiation and the temperature of the panel, with different results for different times of the day depending on environmental parameters</w:t>
            </w:r>
            <w:r w:rsidR="00E51823">
              <w:rPr>
                <w:rFonts w:ascii="Trebuchet MS" w:hAnsi="Trebuchet MS"/>
                <w:b/>
                <w:i/>
                <w:color w:val="212121"/>
                <w:sz w:val="20"/>
                <w:szCs w:val="20"/>
                <w:lang w:val="en"/>
              </w:rPr>
              <w:t>.</w:t>
            </w:r>
            <w:r w:rsidRPr="00806817">
              <w:rPr>
                <w:rFonts w:ascii="Trebuchet MS" w:hAnsi="Trebuchet MS"/>
                <w:b/>
                <w:i/>
                <w:color w:val="212121"/>
                <w:sz w:val="20"/>
                <w:szCs w:val="20"/>
                <w:lang w:val="en"/>
              </w:rPr>
              <w:t xml:space="preserve"> </w:t>
            </w:r>
            <w:r w:rsidR="00E51823">
              <w:rPr>
                <w:rFonts w:ascii="Trebuchet MS" w:hAnsi="Trebuchet MS"/>
                <w:b/>
                <w:i/>
                <w:color w:val="212121"/>
                <w:sz w:val="20"/>
                <w:szCs w:val="20"/>
                <w:lang w:val="en"/>
              </w:rPr>
              <w:t>U</w:t>
            </w:r>
            <w:r w:rsidRPr="00806817">
              <w:rPr>
                <w:rFonts w:ascii="Trebuchet MS" w:hAnsi="Trebuchet MS"/>
                <w:b/>
                <w:i/>
                <w:color w:val="212121"/>
                <w:sz w:val="20"/>
                <w:szCs w:val="20"/>
                <w:lang w:val="en"/>
              </w:rPr>
              <w:t xml:space="preserve">sers can </w:t>
            </w:r>
            <w:proofErr w:type="gramStart"/>
            <w:r w:rsidR="00E51823">
              <w:rPr>
                <w:rFonts w:ascii="Trebuchet MS" w:hAnsi="Trebuchet MS"/>
                <w:b/>
                <w:i/>
                <w:color w:val="212121"/>
                <w:sz w:val="20"/>
                <w:szCs w:val="20"/>
                <w:lang w:val="en"/>
              </w:rPr>
              <w:t>monitoring</w:t>
            </w:r>
            <w:proofErr w:type="gramEnd"/>
            <w:r w:rsidRPr="00806817">
              <w:rPr>
                <w:rFonts w:ascii="Trebuchet MS" w:hAnsi="Trebuchet MS"/>
                <w:b/>
                <w:i/>
                <w:color w:val="212121"/>
                <w:sz w:val="20"/>
                <w:szCs w:val="20"/>
                <w:lang w:val="en"/>
              </w:rPr>
              <w:t xml:space="preserve"> energy</w:t>
            </w:r>
            <w:r w:rsidR="00E51823">
              <w:rPr>
                <w:rFonts w:ascii="Trebuchet MS" w:hAnsi="Trebuchet MS"/>
                <w:b/>
                <w:i/>
                <w:color w:val="212121"/>
                <w:sz w:val="20"/>
                <w:szCs w:val="20"/>
                <w:lang w:val="en"/>
              </w:rPr>
              <w:t xml:space="preserve"> usage and</w:t>
            </w:r>
            <w:r w:rsidRPr="00806817">
              <w:rPr>
                <w:rFonts w:ascii="Trebuchet MS" w:hAnsi="Trebuchet MS"/>
                <w:b/>
                <w:i/>
                <w:color w:val="212121"/>
                <w:sz w:val="20"/>
                <w:szCs w:val="20"/>
                <w:lang w:val="en"/>
              </w:rPr>
              <w:t xml:space="preserve"> consumption </w:t>
            </w:r>
            <w:r w:rsidR="00E51823">
              <w:rPr>
                <w:rFonts w:ascii="Trebuchet MS" w:hAnsi="Trebuchet MS"/>
                <w:b/>
                <w:i/>
                <w:color w:val="212121"/>
                <w:sz w:val="20"/>
                <w:szCs w:val="20"/>
                <w:lang w:val="en"/>
              </w:rPr>
              <w:t>from the</w:t>
            </w:r>
            <w:r w:rsidRPr="00806817">
              <w:rPr>
                <w:rFonts w:ascii="Trebuchet MS" w:hAnsi="Trebuchet MS"/>
                <w:b/>
                <w:i/>
                <w:color w:val="212121"/>
                <w:sz w:val="20"/>
                <w:szCs w:val="20"/>
                <w:lang w:val="en"/>
              </w:rPr>
              <w:t xml:space="preserve"> electrical loads</w:t>
            </w:r>
            <w:r w:rsidR="00E51823">
              <w:rPr>
                <w:rFonts w:ascii="Trebuchet MS" w:hAnsi="Trebuchet MS"/>
                <w:b/>
                <w:i/>
                <w:color w:val="212121"/>
                <w:sz w:val="20"/>
                <w:szCs w:val="20"/>
                <w:lang w:val="en"/>
              </w:rPr>
              <w:t xml:space="preserve"> by observing the real-time data</w:t>
            </w:r>
            <w:r w:rsidRPr="00806817">
              <w:rPr>
                <w:rFonts w:ascii="Trebuchet MS" w:hAnsi="Trebuchet MS"/>
                <w:b/>
                <w:i/>
                <w:color w:val="212121"/>
                <w:sz w:val="20"/>
                <w:szCs w:val="20"/>
                <w:lang w:val="en"/>
              </w:rPr>
              <w:t xml:space="preserve">. The research carried out later aims to design supporting measurement devices in the solar PV analysis process using an ATmega2560-based data logger with ACS712 voltage sensors and current sensors. Before entering the measurement and analysis stage, a calibration process must be carried out first using linear regression by applying the Fixed calibration method. Linear regression can be used to predict later values </w:t>
            </w:r>
            <w:r w:rsidRPr="00806817">
              <w:rPr>
                <w:rFonts w:ascii="Arial" w:hAnsi="Arial" w:cs="Arial"/>
                <w:b/>
                <w:i/>
                <w:color w:val="212121"/>
                <w:sz w:val="20"/>
                <w:szCs w:val="20"/>
                <w:lang w:val="en"/>
              </w:rPr>
              <w:t>​​</w:t>
            </w:r>
            <w:r w:rsidRPr="00806817">
              <w:rPr>
                <w:rFonts w:ascii="Trebuchet MS" w:hAnsi="Trebuchet MS"/>
                <w:b/>
                <w:i/>
                <w:color w:val="212121"/>
                <w:sz w:val="20"/>
                <w:szCs w:val="20"/>
                <w:lang w:val="en"/>
              </w:rPr>
              <w:t xml:space="preserve">through comparisons made in calibration. The research method used is a quantitative research method with the quantitative data used is the analog sensor reading data and numerical analysis by interpolating </w:t>
            </w:r>
            <w:r w:rsidR="00E51823">
              <w:rPr>
                <w:rFonts w:ascii="Trebuchet MS" w:hAnsi="Trebuchet MS"/>
                <w:b/>
                <w:i/>
                <w:color w:val="212121"/>
                <w:sz w:val="20"/>
                <w:szCs w:val="20"/>
                <w:lang w:val="en"/>
              </w:rPr>
              <w:t>and ana</w:t>
            </w:r>
            <w:r w:rsidR="006860D6">
              <w:rPr>
                <w:rFonts w:ascii="Trebuchet MS" w:hAnsi="Trebuchet MS"/>
                <w:b/>
                <w:i/>
                <w:color w:val="212121"/>
                <w:sz w:val="20"/>
                <w:szCs w:val="20"/>
                <w:lang w:val="en"/>
              </w:rPr>
              <w:t>l</w:t>
            </w:r>
            <w:r w:rsidR="00E51823">
              <w:rPr>
                <w:rFonts w:ascii="Trebuchet MS" w:hAnsi="Trebuchet MS"/>
                <w:b/>
                <w:i/>
                <w:color w:val="212121"/>
                <w:sz w:val="20"/>
                <w:szCs w:val="20"/>
                <w:lang w:val="en"/>
              </w:rPr>
              <w:t>yzing</w:t>
            </w:r>
            <w:r w:rsidRPr="00806817">
              <w:rPr>
                <w:rFonts w:ascii="Trebuchet MS" w:hAnsi="Trebuchet MS"/>
                <w:b/>
                <w:i/>
                <w:color w:val="212121"/>
                <w:sz w:val="20"/>
                <w:szCs w:val="20"/>
                <w:lang w:val="en"/>
              </w:rPr>
              <w:t xml:space="preserve"> </w:t>
            </w:r>
            <w:r w:rsidR="006860D6">
              <w:rPr>
                <w:rFonts w:ascii="Trebuchet MS" w:hAnsi="Trebuchet MS"/>
                <w:b/>
                <w:i/>
                <w:color w:val="212121"/>
                <w:sz w:val="20"/>
                <w:szCs w:val="20"/>
                <w:lang w:val="en"/>
              </w:rPr>
              <w:t xml:space="preserve">the </w:t>
            </w:r>
            <w:proofErr w:type="spellStart"/>
            <w:r w:rsidR="006860D6">
              <w:rPr>
                <w:rFonts w:ascii="Trebuchet MS" w:hAnsi="Trebuchet MS"/>
                <w:b/>
                <w:i/>
                <w:color w:val="212121"/>
                <w:sz w:val="20"/>
                <w:szCs w:val="20"/>
                <w:lang w:val="en"/>
              </w:rPr>
              <w:t>dependant</w:t>
            </w:r>
            <w:proofErr w:type="spellEnd"/>
            <w:r w:rsidR="006860D6">
              <w:rPr>
                <w:rFonts w:ascii="Trebuchet MS" w:hAnsi="Trebuchet MS"/>
                <w:b/>
                <w:i/>
                <w:color w:val="212121"/>
                <w:sz w:val="20"/>
                <w:szCs w:val="20"/>
                <w:lang w:val="en"/>
              </w:rPr>
              <w:t xml:space="preserve"> variable</w:t>
            </w:r>
            <w:r w:rsidRPr="00806817">
              <w:rPr>
                <w:rFonts w:ascii="Trebuchet MS" w:hAnsi="Trebuchet MS"/>
                <w:b/>
                <w:i/>
                <w:color w:val="212121"/>
                <w:sz w:val="20"/>
                <w:szCs w:val="20"/>
                <w:lang w:val="en"/>
              </w:rPr>
              <w:t>. Based on the research that has been done, it can be concluded that the voltage has increased and has good stability on sunny day conditions with a stable range of voltage, current, and power in the time range 08.30 - 14.00 with an average of 8.9268 Watts. The results of the comparison of the measurement process get an error value from the voltage sensor measurement ranging from 0.42 to 1.01 percent with a standard deviation of 0.02 to 0.12.</w:t>
            </w:r>
          </w:p>
          <w:p w14:paraId="6C32DF1A" w14:textId="77777777" w:rsidR="005631A6" w:rsidRDefault="0011725F" w:rsidP="00806817">
            <w:pPr>
              <w:pStyle w:val="Default"/>
              <w:spacing w:before="240" w:after="200"/>
              <w:jc w:val="both"/>
              <w:rPr>
                <w:rFonts w:ascii="Trebuchet MS" w:hAnsi="Trebuchet MS"/>
                <w:b/>
                <w:i/>
                <w:color w:val="212121"/>
                <w:sz w:val="20"/>
                <w:szCs w:val="20"/>
                <w:lang w:val="en"/>
              </w:rPr>
            </w:pPr>
            <w:r w:rsidRPr="00532616">
              <w:rPr>
                <w:rFonts w:ascii="Trebuchet MS" w:hAnsi="Trebuchet MS"/>
                <w:b/>
                <w:i/>
                <w:color w:val="212121"/>
                <w:sz w:val="20"/>
                <w:szCs w:val="20"/>
                <w:lang w:val="en"/>
              </w:rPr>
              <w:t>Keywords: Solar Panel, data logger, voltage sensor, current sensor.</w:t>
            </w:r>
          </w:p>
          <w:p w14:paraId="11FE8BD1" w14:textId="354326C3" w:rsidR="004D2C35" w:rsidRPr="00532616" w:rsidRDefault="004D2C35" w:rsidP="00806817">
            <w:pPr>
              <w:pStyle w:val="Default"/>
              <w:spacing w:before="240" w:after="200"/>
              <w:jc w:val="both"/>
              <w:rPr>
                <w:rFonts w:ascii="Trebuchet MS" w:hAnsi="Trebuchet MS"/>
                <w:b/>
                <w:sz w:val="20"/>
                <w:szCs w:val="20"/>
              </w:rPr>
            </w:pP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1972A6B2"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p>
          <w:p w14:paraId="6D0CEE65" w14:textId="77777777" w:rsidR="008A59C5" w:rsidRDefault="006860D6" w:rsidP="006860D6">
            <w:pPr>
              <w:spacing w:before="240"/>
              <w:jc w:val="both"/>
              <w:rPr>
                <w:rFonts w:ascii="Trebuchet MS" w:hAnsi="Trebuchet MS" w:cs="Times New Roman"/>
                <w:color w:val="000000"/>
                <w:sz w:val="18"/>
                <w:szCs w:val="18"/>
                <w:lang w:val="id-ID"/>
              </w:rPr>
            </w:pPr>
            <w:r w:rsidRPr="006860D6">
              <w:rPr>
                <w:rFonts w:ascii="Trebuchet MS" w:hAnsi="Trebuchet MS" w:cs="Times New Roman"/>
                <w:color w:val="000000"/>
                <w:sz w:val="18"/>
                <w:szCs w:val="18"/>
                <w:lang w:val="id-ID"/>
              </w:rPr>
              <w:t>Penelitian terkait pengembangan sumber energi terbarukan diarahkan pada pengembangan konversi energi surya menjadi energi listrik dengan memanfaatkan panel surya. Daya pada panel bervariasi tergantung pada perubahan intensitas radiasi matahari dan suhu panel, dengan hasil yang berbeda untuk waktu yang berbeda dalam sehari tergantung pada parameter lingkungan. Pengguna dapat memantau penggunaan dan konsumsi energi dari beban listrik dengan mengamati data secara real-</w:t>
            </w:r>
            <w:proofErr w:type="spellStart"/>
            <w:r w:rsidRPr="006860D6">
              <w:rPr>
                <w:rFonts w:ascii="Trebuchet MS" w:hAnsi="Trebuchet MS" w:cs="Times New Roman"/>
                <w:color w:val="000000"/>
                <w:sz w:val="18"/>
                <w:szCs w:val="18"/>
                <w:lang w:val="id-ID"/>
              </w:rPr>
              <w:t>time</w:t>
            </w:r>
            <w:proofErr w:type="spellEnd"/>
            <w:r w:rsidRPr="006860D6">
              <w:rPr>
                <w:rFonts w:ascii="Trebuchet MS" w:hAnsi="Trebuchet MS" w:cs="Times New Roman"/>
                <w:color w:val="000000"/>
                <w:sz w:val="18"/>
                <w:szCs w:val="18"/>
                <w:lang w:val="id-ID"/>
              </w:rPr>
              <w:t xml:space="preserve">. Penelitian yang dilakukan nantinya bertujuan untuk merancang alat ukur pendukung dalam proses analisis solar PV menggunakan data </w:t>
            </w:r>
            <w:proofErr w:type="spellStart"/>
            <w:r w:rsidRPr="006860D6">
              <w:rPr>
                <w:rFonts w:ascii="Trebuchet MS" w:hAnsi="Trebuchet MS" w:cs="Times New Roman"/>
                <w:color w:val="000000"/>
                <w:sz w:val="18"/>
                <w:szCs w:val="18"/>
                <w:lang w:val="id-ID"/>
              </w:rPr>
              <w:t>logger</w:t>
            </w:r>
            <w:proofErr w:type="spellEnd"/>
            <w:r w:rsidRPr="006860D6">
              <w:rPr>
                <w:rFonts w:ascii="Trebuchet MS" w:hAnsi="Trebuchet MS" w:cs="Times New Roman"/>
                <w:color w:val="000000"/>
                <w:sz w:val="18"/>
                <w:szCs w:val="18"/>
                <w:lang w:val="id-ID"/>
              </w:rPr>
              <w:t xml:space="preserve"> berbasis ATmega2560 dengan sensor tegangan ACS712 dan sensor arus. Sebelum memasuki tahap pengukuran dan analisis, harus dilakukan proses kalibrasi terlebih dahulu menggunakan regresi linier dengan menerapkan metode kalibrasi tetap. Regresi linier dapat digunakan untuk memprediksi nilai selanjutnya melalui perbandingan yang dibuat dalam kalibrasi. Metode penelitian yang digunakan adalah metode penelitian kuantitatif dengan data kuantitatif yang digunakan adalah data pembacaan sensor analog dan analisis numerik dengan interpolasi dan analisis variabel dependen. Berdasarkan penelitian yang telah dilakukan, dapat disimpulkan bahwa tegangan mengalami peningkatan dan memiliki stabilitas yang baik pada kondisi hari cerah dengan rentang tegangan, arus, dan daya yang stabil pada rentang waktu 08.30 – 14.00 dengan rata-rata 8.9268 Watt. . Hasil perbandingan proses pengukuran mendapatkan nilai </w:t>
            </w:r>
            <w:proofErr w:type="spellStart"/>
            <w:r w:rsidRPr="006860D6">
              <w:rPr>
                <w:rFonts w:ascii="Trebuchet MS" w:hAnsi="Trebuchet MS" w:cs="Times New Roman"/>
                <w:color w:val="000000"/>
                <w:sz w:val="18"/>
                <w:szCs w:val="18"/>
                <w:lang w:val="id-ID"/>
              </w:rPr>
              <w:t>error</w:t>
            </w:r>
            <w:proofErr w:type="spellEnd"/>
            <w:r w:rsidRPr="006860D6">
              <w:rPr>
                <w:rFonts w:ascii="Trebuchet MS" w:hAnsi="Trebuchet MS" w:cs="Times New Roman"/>
                <w:color w:val="000000"/>
                <w:sz w:val="18"/>
                <w:szCs w:val="18"/>
                <w:lang w:val="id-ID"/>
              </w:rPr>
              <w:t xml:space="preserve"> dari pengukuran sensor tegangan berkisar antara 0,42 hingga 1,01 persen dengan standar deviasi 0,02 hingga 0,12.</w:t>
            </w:r>
          </w:p>
          <w:p w14:paraId="4417800C" w14:textId="29102FF7" w:rsidR="005631A6" w:rsidRPr="00921484" w:rsidRDefault="0011725F" w:rsidP="006860D6">
            <w:pPr>
              <w:spacing w:before="240"/>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CE3C1F">
              <w:rPr>
                <w:rFonts w:ascii="Trebuchet MS" w:hAnsi="Trebuchet MS" w:cs="Times New Roman"/>
                <w:sz w:val="16"/>
                <w:szCs w:val="16"/>
              </w:rPr>
              <w:t xml:space="preserve">Solar Panel, data logger, sensor </w:t>
            </w:r>
            <w:proofErr w:type="spellStart"/>
            <w:r w:rsidRPr="00CE3C1F">
              <w:rPr>
                <w:rFonts w:ascii="Trebuchet MS" w:hAnsi="Trebuchet MS" w:cs="Times New Roman"/>
                <w:sz w:val="16"/>
                <w:szCs w:val="16"/>
              </w:rPr>
              <w:t>tegangan</w:t>
            </w:r>
            <w:proofErr w:type="spellEnd"/>
            <w:r w:rsidRPr="00CE3C1F">
              <w:rPr>
                <w:rFonts w:ascii="Trebuchet MS" w:hAnsi="Trebuchet MS" w:cs="Times New Roman"/>
                <w:sz w:val="16"/>
                <w:szCs w:val="16"/>
              </w:rPr>
              <w:t xml:space="preserve">, sensor </w:t>
            </w:r>
            <w:proofErr w:type="spellStart"/>
            <w:r w:rsidRPr="00CE3C1F">
              <w:rPr>
                <w:rFonts w:ascii="Trebuchet MS" w:hAnsi="Trebuchet MS" w:cs="Times New Roman"/>
                <w:sz w:val="16"/>
                <w:szCs w:val="16"/>
              </w:rPr>
              <w:t>arus</w:t>
            </w:r>
            <w:proofErr w:type="spellEnd"/>
            <w:r>
              <w:rPr>
                <w:rFonts w:ascii="Trebuchet MS" w:hAnsi="Trebuchet MS" w:cs="Times New Roman"/>
                <w:sz w:val="16"/>
                <w:szCs w:val="16"/>
              </w:rPr>
              <w:t>.</w:t>
            </w:r>
          </w:p>
        </w:tc>
      </w:tr>
      <w:tr w:rsidR="00806817" w14:paraId="51FBE63D" w14:textId="77777777" w:rsidTr="00D67836">
        <w:tc>
          <w:tcPr>
            <w:tcW w:w="1961" w:type="dxa"/>
            <w:shd w:val="clear" w:color="auto" w:fill="auto"/>
          </w:tcPr>
          <w:p w14:paraId="1D057FE9" w14:textId="77777777" w:rsidR="00806817" w:rsidRDefault="00806817" w:rsidP="0068578E"/>
        </w:tc>
        <w:tc>
          <w:tcPr>
            <w:tcW w:w="496" w:type="dxa"/>
            <w:shd w:val="clear" w:color="auto" w:fill="auto"/>
          </w:tcPr>
          <w:p w14:paraId="7708BF18" w14:textId="77777777" w:rsidR="00806817" w:rsidRPr="000356DE" w:rsidRDefault="00806817" w:rsidP="0068578E">
            <w:pPr>
              <w:rPr>
                <w:rFonts w:ascii="Trebuchet MS" w:hAnsi="Trebuchet MS" w:cs="Times New Roman"/>
                <w:b/>
                <w:i/>
                <w:sz w:val="20"/>
                <w:szCs w:val="20"/>
              </w:rPr>
            </w:pPr>
          </w:p>
        </w:tc>
        <w:tc>
          <w:tcPr>
            <w:tcW w:w="6442" w:type="dxa"/>
            <w:shd w:val="clear" w:color="auto" w:fill="auto"/>
          </w:tcPr>
          <w:p w14:paraId="2597F76D" w14:textId="77777777" w:rsidR="00806817" w:rsidRPr="00921484" w:rsidRDefault="00806817" w:rsidP="00921484">
            <w:pPr>
              <w:pStyle w:val="Default"/>
              <w:spacing w:after="200"/>
              <w:rPr>
                <w:rFonts w:ascii="Trebuchet MS" w:hAnsi="Trebuchet MS"/>
                <w:b/>
                <w:sz w:val="20"/>
                <w:szCs w:val="20"/>
              </w:rPr>
            </w:pP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E5C4C06" w:rsidR="00396FC4" w:rsidRPr="00E75A78" w:rsidRDefault="00E75A78" w:rsidP="001D5073">
      <w:pPr>
        <w:spacing w:after="0"/>
        <w:ind w:firstLine="360"/>
        <w:jc w:val="both"/>
        <w:rPr>
          <w:rFonts w:ascii="Trebuchet MS" w:hAnsi="Trebuchet MS" w:cs="Times New Roman"/>
          <w:sz w:val="20"/>
          <w:lang w:val="id-ID"/>
        </w:rPr>
      </w:pPr>
      <w:r w:rsidRPr="00E75A78">
        <w:rPr>
          <w:rFonts w:ascii="Trebuchet MS" w:hAnsi="Trebuchet MS" w:cs="Times New Roman"/>
          <w:sz w:val="20"/>
        </w:rPr>
        <w:t xml:space="preserve">At the end of the 20th-century world scientists focused their efforts on the development and application of energy production technologies called "renewable energy". This decade began to see an increase in massive-scale energy utilization by utilizing the use of solar energy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Meyer, 2017; Yordanov, Hadzhidimov and Zlateva, 2021)</w:t>
      </w:r>
      <w:r w:rsidR="00776888" w:rsidRPr="00E75A78">
        <w:rPr>
          <w:rFonts w:ascii="Trebuchet MS" w:hAnsi="Trebuchet MS" w:cs="Times New Roman"/>
          <w:sz w:val="20"/>
        </w:rPr>
        <w:fldChar w:fldCharType="end"/>
      </w:r>
      <w:r w:rsidR="00776888"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lang w:val="id-ID"/>
        </w:rPr>
        <w:t xml:space="preserve">The </w:t>
      </w:r>
      <w:proofErr w:type="spellStart"/>
      <w:r w:rsidR="001D5073" w:rsidRPr="001D5073">
        <w:rPr>
          <w:rFonts w:ascii="Trebuchet MS" w:hAnsi="Trebuchet MS" w:cs="Times New Roman"/>
          <w:sz w:val="20"/>
          <w:lang w:val="id-ID"/>
        </w:rPr>
        <w:t>benefit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lean</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r</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newabl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are </w:t>
      </w:r>
      <w:proofErr w:type="spellStart"/>
      <w:r w:rsidR="001D5073" w:rsidRPr="001D5073">
        <w:rPr>
          <w:rFonts w:ascii="Trebuchet MS" w:hAnsi="Trebuchet MS" w:cs="Times New Roman"/>
          <w:sz w:val="20"/>
          <w:lang w:val="id-ID"/>
        </w:rPr>
        <w:t>getting</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higher</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th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us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nvention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source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such</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oil</w:t>
      </w:r>
      <w:proofErr w:type="spellEnd"/>
      <w:r w:rsidR="001D5073" w:rsidRPr="001D5073">
        <w:rPr>
          <w:rFonts w:ascii="Trebuchet MS" w:hAnsi="Trebuchet MS" w:cs="Times New Roman"/>
          <w:sz w:val="20"/>
          <w:lang w:val="id-ID"/>
        </w:rPr>
        <w:t xml:space="preserve">, natural gas, </w:t>
      </w:r>
      <w:proofErr w:type="spellStart"/>
      <w:r w:rsidR="001D5073" w:rsidRPr="001D5073">
        <w:rPr>
          <w:rFonts w:ascii="Trebuchet MS" w:hAnsi="Trebuchet MS" w:cs="Times New Roman"/>
          <w:sz w:val="20"/>
          <w:lang w:val="id-ID"/>
        </w:rPr>
        <w:t>and</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i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duced</w:t>
      </w:r>
      <w:proofErr w:type="spellEnd"/>
      <w:r w:rsidR="001D5073">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 xml:space="preserve">(Eteruddin </w:t>
      </w:r>
      <w:r w:rsidR="00776888" w:rsidRPr="00E75A78">
        <w:rPr>
          <w:rFonts w:ascii="Trebuchet MS" w:hAnsi="Trebuchet MS" w:cs="Times New Roman"/>
          <w:i/>
          <w:noProof/>
          <w:sz w:val="20"/>
        </w:rPr>
        <w:t>et al.</w:t>
      </w:r>
      <w:r w:rsidR="00776888" w:rsidRPr="00E75A78">
        <w:rPr>
          <w:rFonts w:ascii="Trebuchet MS" w:hAnsi="Trebuchet MS" w:cs="Times New Roman"/>
          <w:noProof/>
          <w:sz w:val="20"/>
        </w:rPr>
        <w:t>, 2019)</w:t>
      </w:r>
      <w:r w:rsidR="00776888" w:rsidRPr="00E75A78">
        <w:rPr>
          <w:rFonts w:ascii="Trebuchet MS" w:hAnsi="Trebuchet MS" w:cs="Times New Roman"/>
          <w:sz w:val="20"/>
        </w:rPr>
        <w:fldChar w:fldCharType="end"/>
      </w:r>
      <w:r w:rsidR="00776888" w:rsidRPr="00E75A78">
        <w:rPr>
          <w:rFonts w:ascii="Trebuchet MS" w:hAnsi="Trebuchet MS" w:cs="Times New Roman"/>
          <w:sz w:val="20"/>
        </w:rPr>
        <w:t xml:space="preserve">. </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The government also wants to build public awareness of protecting the environment from the effects of carbon emissions. One of the efforts related to the development of renewable energy sources is directed at developing the conversion of solar energy into electricity, by utilizing solar photovoltaic (PV) panels or commonly called solar panels.</w:t>
      </w:r>
      <w:r w:rsidR="00A575A8"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5C72A1" w:rsidRPr="00E75A78">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Takyi and Nyarko, 2020)</w:t>
      </w:r>
      <w:r w:rsidR="00776888"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Reported on the ESDM West Java website, in December 2021 Indonesia's solar PV power plants will reach 48.79 Megawatts. The solar power plant program is one of the PSN</w:t>
      </w:r>
      <w:r w:rsidR="001D5073">
        <w:rPr>
          <w:rFonts w:ascii="Trebuchet MS" w:hAnsi="Trebuchet MS" w:cs="Times New Roman"/>
          <w:sz w:val="20"/>
        </w:rPr>
        <w:t xml:space="preserve"> </w:t>
      </w:r>
      <w:r w:rsidR="00396FC4" w:rsidRPr="00E75A78">
        <w:rPr>
          <w:rFonts w:ascii="Trebuchet MS" w:hAnsi="Trebuchet MS" w:cs="Times New Roman"/>
          <w:sz w:val="20"/>
          <w:lang w:val="id-ID"/>
        </w:rPr>
        <w:t>(Proyek Strategis Nasional)</w:t>
      </w:r>
      <w:r w:rsidR="00926214"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rPr>
        <w:t>The government regulates special regulations through Minister of Energy and Mineral Resources Regulation No. 26 of 2021 concerning Rooftop PLTS, where the policy encourages the growth of domestic PLTS supporting industries and increases competitiveness by increasing the Level of Domestic Components (TKDN) related to work companies.</w:t>
      </w:r>
      <w:r w:rsidR="00D83AE4">
        <w:rPr>
          <w:rFonts w:ascii="Trebuchet MS" w:hAnsi="Trebuchet MS" w:cs="Times New Roman"/>
          <w:sz w:val="20"/>
        </w:rPr>
        <w:t xml:space="preserve"> </w:t>
      </w:r>
      <w:r w:rsidR="00D83AE4" w:rsidRPr="00D83AE4">
        <w:rPr>
          <w:rFonts w:ascii="Trebuchet MS" w:hAnsi="Trebuchet MS" w:cs="Times New Roman"/>
          <w:sz w:val="20"/>
          <w:lang w:val="id-ID"/>
        </w:rPr>
        <w:t>Dalam proses merancang sistem PV, sangat penting bahwa panel kontrol memastikan pengiriman daya maksimum dengan Pelacakan Titik Daya Maksimum (MPPT)</w:t>
      </w:r>
      <w:r w:rsidR="00D83AE4">
        <w:rPr>
          <w:rFonts w:ascii="Trebuchet MS" w:hAnsi="Trebuchet MS" w:cs="Times New Roman"/>
          <w:sz w:val="20"/>
        </w:rPr>
        <w:t xml:space="preserve"> </w:t>
      </w:r>
      <w:r w:rsidR="005C72A1" w:rsidRPr="00E75A78">
        <w:rPr>
          <w:rFonts w:ascii="Trebuchet MS" w:hAnsi="Trebuchet MS" w:cs="Times New Roman"/>
          <w:sz w:val="20"/>
        </w:rPr>
        <w:fldChar w:fldCharType="begin" w:fldLock="1"/>
      </w:r>
      <w:r w:rsidR="00A96DAC" w:rsidRPr="00E75A78">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sidRPr="00E75A78">
        <w:rPr>
          <w:rFonts w:ascii="Trebuchet MS" w:hAnsi="Trebuchet MS" w:cs="Times New Roman"/>
          <w:sz w:val="20"/>
        </w:rPr>
        <w:fldChar w:fldCharType="separate"/>
      </w:r>
      <w:r w:rsidR="005C72A1" w:rsidRPr="00E75A78">
        <w:rPr>
          <w:rFonts w:ascii="Trebuchet MS" w:hAnsi="Trebuchet MS" w:cs="Times New Roman"/>
          <w:noProof/>
          <w:sz w:val="20"/>
        </w:rPr>
        <w:t>(Cotfas, Cotfas and Machidon, 2018)</w:t>
      </w:r>
      <w:r w:rsidR="005C72A1"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lang w:val="id-ID"/>
        </w:rPr>
        <w:t xml:space="preserve">Th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in </w:t>
      </w:r>
      <w:proofErr w:type="spellStart"/>
      <w:r w:rsidR="00D83AE4" w:rsidRPr="00D83AE4">
        <w:rPr>
          <w:rFonts w:ascii="Trebuchet MS" w:hAnsi="Trebuchet MS" w:cs="Times New Roman"/>
          <w:sz w:val="20"/>
          <w:lang w:val="id-ID"/>
        </w:rPr>
        <w:t>the</w:t>
      </w:r>
      <w:proofErr w:type="spellEnd"/>
      <w:r w:rsidR="00D83AE4" w:rsidRPr="00D83AE4">
        <w:rPr>
          <w:rFonts w:ascii="Trebuchet MS" w:hAnsi="Trebuchet MS" w:cs="Times New Roman"/>
          <w:sz w:val="20"/>
          <w:lang w:val="id-ID"/>
        </w:rPr>
        <w:t xml:space="preserve"> solar PV </w:t>
      </w:r>
      <w:proofErr w:type="spellStart"/>
      <w:r w:rsidR="00D83AE4" w:rsidRPr="00D83AE4">
        <w:rPr>
          <w:rFonts w:ascii="Trebuchet MS" w:hAnsi="Trebuchet MS" w:cs="Times New Roman"/>
          <w:sz w:val="20"/>
          <w:lang w:val="id-ID"/>
        </w:rPr>
        <w:t>modul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epend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hanges</w:t>
      </w:r>
      <w:proofErr w:type="spellEnd"/>
      <w:r w:rsidR="00D83AE4" w:rsidRPr="00D83AE4">
        <w:rPr>
          <w:rFonts w:ascii="Trebuchet MS" w:hAnsi="Trebuchet MS" w:cs="Times New Roman"/>
          <w:sz w:val="20"/>
          <w:lang w:val="id-ID"/>
        </w:rPr>
        <w:t xml:space="preserve"> in solar </w:t>
      </w:r>
      <w:proofErr w:type="spellStart"/>
      <w:r w:rsidR="00D83AE4" w:rsidRPr="00D83AE4">
        <w:rPr>
          <w:rFonts w:ascii="Trebuchet MS" w:hAnsi="Trebuchet MS" w:cs="Times New Roman"/>
          <w:sz w:val="20"/>
          <w:lang w:val="id-ID"/>
        </w:rPr>
        <w:t>radiati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intensity</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and</w:t>
      </w:r>
      <w:proofErr w:type="spellEnd"/>
      <w:r w:rsidR="00D83AE4" w:rsidRPr="00D83AE4">
        <w:rPr>
          <w:rFonts w:ascii="Trebuchet MS" w:hAnsi="Trebuchet MS" w:cs="Times New Roman"/>
          <w:sz w:val="20"/>
          <w:lang w:val="id-ID"/>
        </w:rPr>
        <w:t xml:space="preserve"> panel </w:t>
      </w:r>
      <w:proofErr w:type="spellStart"/>
      <w:r w:rsidR="00D83AE4" w:rsidRPr="00D83AE4">
        <w:rPr>
          <w:rFonts w:ascii="Trebuchet MS" w:hAnsi="Trebuchet MS" w:cs="Times New Roman"/>
          <w:sz w:val="20"/>
          <w:lang w:val="id-ID"/>
        </w:rPr>
        <w:t>temperatur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result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fo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time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a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ccur</w:t>
      </w:r>
      <w:proofErr w:type="spellEnd"/>
      <w:r w:rsidR="00D83AE4" w:rsidRPr="00D83AE4">
        <w:rPr>
          <w:rFonts w:ascii="Trebuchet MS" w:hAnsi="Trebuchet MS" w:cs="Times New Roman"/>
          <w:sz w:val="20"/>
          <w:lang w:val="id-ID"/>
        </w:rPr>
        <w:t xml:space="preserve"> </w:t>
      </w:r>
      <w:r w:rsidR="00A96DAC" w:rsidRPr="00E75A78">
        <w:rPr>
          <w:rFonts w:ascii="Trebuchet MS" w:hAnsi="Trebuchet MS" w:cs="Times New Roman"/>
          <w:sz w:val="20"/>
          <w:lang w:val="id-ID"/>
        </w:rPr>
        <w:fldChar w:fldCharType="begin" w:fldLock="1"/>
      </w:r>
      <w:r w:rsidR="003E39B2" w:rsidRPr="00E75A78">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sidRPr="00E75A78">
        <w:rPr>
          <w:rFonts w:ascii="Trebuchet MS" w:hAnsi="Trebuchet MS" w:cs="Times New Roman"/>
          <w:sz w:val="20"/>
          <w:lang w:val="id-ID"/>
        </w:rPr>
        <w:fldChar w:fldCharType="separate"/>
      </w:r>
      <w:r w:rsidR="00A96DAC" w:rsidRPr="00E75A78">
        <w:rPr>
          <w:rFonts w:ascii="Trebuchet MS" w:hAnsi="Trebuchet MS" w:cs="Times New Roman"/>
          <w:noProof/>
          <w:sz w:val="20"/>
          <w:lang w:val="id-ID"/>
        </w:rPr>
        <w:t xml:space="preserve">(Eteruddin </w:t>
      </w:r>
      <w:r w:rsidR="00A96DAC" w:rsidRPr="00E75A78">
        <w:rPr>
          <w:rFonts w:ascii="Trebuchet MS" w:hAnsi="Trebuchet MS" w:cs="Times New Roman"/>
          <w:i/>
          <w:noProof/>
          <w:sz w:val="20"/>
          <w:lang w:val="id-ID"/>
        </w:rPr>
        <w:t>et al.</w:t>
      </w:r>
      <w:r w:rsidR="00A96DAC" w:rsidRPr="00E75A78">
        <w:rPr>
          <w:rFonts w:ascii="Trebuchet MS" w:hAnsi="Trebuchet MS" w:cs="Times New Roman"/>
          <w:noProof/>
          <w:sz w:val="20"/>
          <w:lang w:val="id-ID"/>
        </w:rPr>
        <w:t>, 2019)</w:t>
      </w:r>
      <w:r w:rsidR="00A96DAC" w:rsidRPr="00E75A78">
        <w:rPr>
          <w:rFonts w:ascii="Trebuchet MS" w:hAnsi="Trebuchet MS" w:cs="Times New Roman"/>
          <w:sz w:val="20"/>
          <w:lang w:val="id-ID"/>
        </w:rPr>
        <w:fldChar w:fldCharType="end"/>
      </w:r>
      <w:r w:rsidR="00A96DAC" w:rsidRPr="00E75A78">
        <w:rPr>
          <w:rFonts w:ascii="Trebuchet MS" w:hAnsi="Trebuchet MS" w:cs="Times New Roman"/>
          <w:sz w:val="20"/>
        </w:rPr>
        <w:t xml:space="preserve"> </w:t>
      </w:r>
      <w:r w:rsidR="00D83AE4" w:rsidRPr="00D83AE4">
        <w:rPr>
          <w:rFonts w:ascii="Trebuchet MS" w:hAnsi="Trebuchet MS" w:cs="Times New Roman"/>
          <w:sz w:val="20"/>
        </w:rPr>
        <w:t xml:space="preserve">it was explained that the increase in temperature affected the output of the module, the voltage decreased by 1.435 volts (4.1%) /ºC with constant </w:t>
      </w:r>
      <w:r w:rsidR="00D83AE4" w:rsidRPr="00D83AE4">
        <w:rPr>
          <w:rFonts w:ascii="Trebuchet MS" w:hAnsi="Trebuchet MS" w:cs="Times New Roman"/>
          <w:sz w:val="20"/>
        </w:rPr>
        <w:t>sunlight intensity, on a 150 Wp solar panel. Furthermore, when the solar PV is connected by the load there is a significant change, where the voltage drops to 15,395 volts.</w:t>
      </w:r>
      <w:r w:rsidR="00D83AE4">
        <w:rPr>
          <w:rFonts w:ascii="Trebuchet MS" w:hAnsi="Trebuchet MS" w:cs="Times New Roman"/>
          <w:sz w:val="20"/>
        </w:rPr>
        <w:t xml:space="preserve"> </w:t>
      </w:r>
      <w:r w:rsidR="00D83AE4" w:rsidRPr="00D83AE4">
        <w:rPr>
          <w:rFonts w:ascii="Trebuchet MS" w:hAnsi="Trebuchet MS" w:cs="Times New Roman"/>
          <w:sz w:val="20"/>
        </w:rPr>
        <w:t xml:space="preserve">The decrease in addition to the effect of temperature is also influenced by the ideal factor of the solar PV module, in </w:t>
      </w:r>
      <w:r w:rsidR="003E39B2" w:rsidRPr="00E75A78">
        <w:rPr>
          <w:rFonts w:ascii="Trebuchet MS" w:hAnsi="Trebuchet MS" w:cs="Times New Roman"/>
          <w:sz w:val="20"/>
        </w:rPr>
        <w:fldChar w:fldCharType="begin" w:fldLock="1"/>
      </w:r>
      <w:r w:rsidR="00023621" w:rsidRPr="00E75A78">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sidRPr="00E75A78">
        <w:rPr>
          <w:rFonts w:ascii="Trebuchet MS" w:hAnsi="Trebuchet MS" w:cs="Times New Roman"/>
          <w:sz w:val="20"/>
        </w:rPr>
        <w:fldChar w:fldCharType="separate"/>
      </w:r>
      <w:r w:rsidR="003E39B2" w:rsidRPr="00E75A78">
        <w:rPr>
          <w:rFonts w:ascii="Trebuchet MS" w:hAnsi="Trebuchet MS" w:cs="Times New Roman"/>
          <w:noProof/>
          <w:sz w:val="20"/>
        </w:rPr>
        <w:t>(Meyer, 2017)</w:t>
      </w:r>
      <w:r w:rsidR="003E39B2" w:rsidRPr="00E75A78">
        <w:rPr>
          <w:rFonts w:ascii="Trebuchet MS" w:hAnsi="Trebuchet MS" w:cs="Times New Roman"/>
          <w:sz w:val="20"/>
        </w:rPr>
        <w:fldChar w:fldCharType="end"/>
      </w:r>
      <w:r w:rsidR="00EB44F3" w:rsidRPr="00E75A78">
        <w:rPr>
          <w:rFonts w:ascii="Trebuchet MS" w:hAnsi="Trebuchet MS" w:cs="Times New Roman"/>
          <w:sz w:val="20"/>
        </w:rPr>
        <w:t xml:space="preserve"> </w:t>
      </w:r>
      <w:r w:rsidR="00D83AE4">
        <w:rPr>
          <w:rFonts w:ascii="Trebuchet MS" w:hAnsi="Trebuchet MS" w:cs="Times New Roman"/>
          <w:sz w:val="20"/>
        </w:rPr>
        <w:t>is describe with</w:t>
      </w:r>
      <w:r w:rsidR="00EB44F3" w:rsidRPr="00E75A78">
        <w:rPr>
          <w:rFonts w:ascii="Trebuchet MS" w:hAnsi="Trebuchet MS" w:cs="Times New Roman"/>
          <w:sz w:val="20"/>
        </w:rPr>
        <w:t xml:space="preserve"> </w:t>
      </w:r>
      <w:proofErr w:type="spellStart"/>
      <w:r w:rsidR="00EB44F3" w:rsidRPr="00E75A78">
        <w:rPr>
          <w:rFonts w:ascii="Trebuchet MS" w:hAnsi="Trebuchet MS" w:cs="Times New Roman"/>
          <w:sz w:val="20"/>
        </w:rPr>
        <w:t>V</w:t>
      </w:r>
      <w:r w:rsidR="00EB44F3" w:rsidRPr="00E75A78">
        <w:rPr>
          <w:rFonts w:ascii="Trebuchet MS" w:hAnsi="Trebuchet MS" w:cs="Times New Roman"/>
          <w:sz w:val="20"/>
          <w:vertAlign w:val="subscript"/>
        </w:rPr>
        <w:t>mp</w:t>
      </w:r>
      <w:proofErr w:type="spellEnd"/>
      <w:r w:rsidR="00EB44F3" w:rsidRPr="00E75A78">
        <w:rPr>
          <w:rFonts w:ascii="Trebuchet MS" w:hAnsi="Trebuchet MS" w:cs="Times New Roman"/>
          <w:sz w:val="20"/>
        </w:rPr>
        <w:t xml:space="preserve"> dan I</w:t>
      </w:r>
      <w:r w:rsidR="00EB44F3" w:rsidRPr="00E75A78">
        <w:rPr>
          <w:rFonts w:ascii="Trebuchet MS" w:hAnsi="Trebuchet MS" w:cs="Times New Roman"/>
          <w:sz w:val="20"/>
          <w:vertAlign w:val="subscript"/>
        </w:rPr>
        <w:t>mp</w:t>
      </w:r>
      <w:r w:rsidR="00596D41" w:rsidRPr="00E75A78">
        <w:rPr>
          <w:rFonts w:ascii="Trebuchet MS" w:hAnsi="Trebuchet MS" w:cs="Times New Roman"/>
          <w:sz w:val="20"/>
        </w:rPr>
        <w:t xml:space="preserve"> </w:t>
      </w:r>
      <w:r w:rsidR="00D83AE4" w:rsidRPr="00D83AE4">
        <w:rPr>
          <w:rFonts w:ascii="Trebuchet MS" w:hAnsi="Trebuchet MS" w:cs="Times New Roman"/>
          <w:sz w:val="20"/>
        </w:rPr>
        <w:t>can be determined the graph of the ideal factor of the module</w:t>
      </w:r>
      <w:r w:rsidR="00B908EC" w:rsidRPr="00E75A78">
        <w:rPr>
          <w:rFonts w:ascii="Trebuchet MS" w:hAnsi="Trebuchet MS" w:cs="Times New Roman"/>
          <w:sz w:val="20"/>
        </w:rPr>
        <w:t>.</w:t>
      </w:r>
      <w:r w:rsidR="004C2715" w:rsidRPr="00E75A78">
        <w:rPr>
          <w:rFonts w:ascii="Trebuchet MS" w:hAnsi="Trebuchet MS" w:cs="Times New Roman"/>
          <w:sz w:val="20"/>
        </w:rPr>
        <w:t xml:space="preserve"> </w:t>
      </w:r>
      <w:r w:rsidR="00D83AE4" w:rsidRPr="00D83AE4">
        <w:rPr>
          <w:rFonts w:ascii="Trebuchet MS" w:hAnsi="Trebuchet MS" w:cs="Times New Roman"/>
          <w:sz w:val="20"/>
        </w:rPr>
        <w:t xml:space="preserve">The voltage drop can be affected by the load used on the solar PV module. The input to the load must be adjusted again, due to the difference given. Implementation of MPPT requires various methods, with adjustments </w:t>
      </w:r>
      <w:proofErr w:type="spellStart"/>
      <w:r w:rsidR="000C550C" w:rsidRPr="00E75A78">
        <w:rPr>
          <w:rFonts w:ascii="Trebuchet MS" w:hAnsi="Trebuchet MS" w:cs="Times New Roman"/>
          <w:sz w:val="20"/>
        </w:rPr>
        <w:t>V</w:t>
      </w:r>
      <w:r w:rsidR="000C550C" w:rsidRPr="00E75A78">
        <w:rPr>
          <w:rFonts w:ascii="Trebuchet MS" w:hAnsi="Trebuchet MS" w:cs="Times New Roman"/>
          <w:sz w:val="20"/>
          <w:vertAlign w:val="subscript"/>
        </w:rPr>
        <w:t>mp</w:t>
      </w:r>
      <w:proofErr w:type="spellEnd"/>
      <w:r w:rsidR="000C550C" w:rsidRPr="00E75A78">
        <w:rPr>
          <w:rFonts w:ascii="Trebuchet MS" w:hAnsi="Trebuchet MS" w:cs="Times New Roman"/>
          <w:sz w:val="20"/>
        </w:rPr>
        <w:t xml:space="preserve"> </w:t>
      </w:r>
      <w:r w:rsidR="00D83AE4">
        <w:rPr>
          <w:rFonts w:ascii="Trebuchet MS" w:hAnsi="Trebuchet MS" w:cs="Times New Roman"/>
          <w:sz w:val="20"/>
        </w:rPr>
        <w:t>and</w:t>
      </w:r>
      <w:r w:rsidR="000C550C" w:rsidRPr="00E75A78">
        <w:rPr>
          <w:rFonts w:ascii="Trebuchet MS" w:hAnsi="Trebuchet MS" w:cs="Times New Roman"/>
          <w:sz w:val="20"/>
        </w:rPr>
        <w:t xml:space="preserve"> I</w:t>
      </w:r>
      <w:r w:rsidR="000C550C" w:rsidRPr="00E75A78">
        <w:rPr>
          <w:rFonts w:ascii="Trebuchet MS" w:hAnsi="Trebuchet MS" w:cs="Times New Roman"/>
          <w:sz w:val="20"/>
          <w:vertAlign w:val="subscript"/>
        </w:rPr>
        <w:t>mp</w:t>
      </w:r>
      <w:r w:rsidR="000C550C" w:rsidRPr="00E75A78">
        <w:rPr>
          <w:rFonts w:ascii="Trebuchet MS" w:hAnsi="Trebuchet MS" w:cs="Times New Roman"/>
          <w:sz w:val="20"/>
        </w:rPr>
        <w:t xml:space="preserve"> </w:t>
      </w:r>
      <w:r w:rsidR="00D83AE4" w:rsidRPr="00D83AE4">
        <w:rPr>
          <w:rFonts w:ascii="Trebuchet MS" w:hAnsi="Trebuchet MS" w:cs="Times New Roman"/>
          <w:sz w:val="20"/>
        </w:rPr>
        <w:t xml:space="preserve">each method has a different level of complexity depending on the desired result. By carrying out simple interference and monitoring, information will be obtained regarding the installation of solar panels to produce the desired output power. If solar panel output data can be obtained in real time in graphical form, then solar panel power users can manage energy consumption and electricity loads. When running at maximum value, the device can lose significant energy due to incomplete MPP tracking. Some methods require an initial step to avoid the circuit reaching proximity to the MPP. So, adjusting the data on the voltage and current sensors to the solar PV input power is important for setting MPP circuit limits </w:t>
      </w:r>
      <w:r w:rsidR="00023621" w:rsidRPr="00E75A78">
        <w:rPr>
          <w:rFonts w:ascii="Trebuchet MS" w:hAnsi="Trebuchet MS" w:cs="Times New Roman"/>
          <w:sz w:val="20"/>
        </w:rPr>
        <w:fldChar w:fldCharType="begin" w:fldLock="1"/>
      </w:r>
      <w:r w:rsidR="00EA0A9A"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sidRPr="00E75A78">
        <w:rPr>
          <w:rFonts w:ascii="Trebuchet MS" w:hAnsi="Trebuchet MS" w:cs="Times New Roman"/>
          <w:sz w:val="20"/>
        </w:rPr>
        <w:fldChar w:fldCharType="separate"/>
      </w:r>
      <w:r w:rsidR="00023621" w:rsidRPr="00E75A78">
        <w:rPr>
          <w:rFonts w:ascii="Trebuchet MS" w:hAnsi="Trebuchet MS" w:cs="Times New Roman"/>
          <w:noProof/>
          <w:sz w:val="20"/>
        </w:rPr>
        <w:t>(Yordanov, Hadzhidimov and Zlateva, 2021)</w:t>
      </w:r>
      <w:r w:rsidR="00023621" w:rsidRPr="00E75A78">
        <w:rPr>
          <w:rFonts w:ascii="Trebuchet MS" w:hAnsi="Trebuchet MS" w:cs="Times New Roman"/>
          <w:sz w:val="20"/>
        </w:rPr>
        <w:fldChar w:fldCharType="end"/>
      </w:r>
      <w:r w:rsidR="00A7472D" w:rsidRPr="00E75A78">
        <w:rPr>
          <w:rFonts w:ascii="Trebuchet MS" w:hAnsi="Trebuchet MS" w:cs="Times New Roman"/>
          <w:sz w:val="20"/>
        </w:rPr>
        <w:t>.</w:t>
      </w:r>
    </w:p>
    <w:p w14:paraId="2BD87462" w14:textId="0ECF470B" w:rsidR="00CC3AE9" w:rsidRDefault="00F97AF4" w:rsidP="00396FC4">
      <w:pPr>
        <w:spacing w:after="0"/>
        <w:ind w:firstLine="425"/>
        <w:jc w:val="both"/>
        <w:rPr>
          <w:rFonts w:ascii="Trebuchet MS" w:hAnsi="Trebuchet MS" w:cs="Times New Roman"/>
          <w:sz w:val="20"/>
          <w:lang w:val="id-ID"/>
        </w:rPr>
      </w:pPr>
      <w:r w:rsidRPr="00F97AF4">
        <w:rPr>
          <w:rFonts w:ascii="Trebuchet MS" w:hAnsi="Trebuchet MS" w:cs="Times New Roman"/>
          <w:sz w:val="20"/>
          <w:lang w:val="id-ID"/>
        </w:rPr>
        <w:t xml:space="preserve">The </w:t>
      </w:r>
      <w:proofErr w:type="spellStart"/>
      <w:r w:rsidRPr="00F97AF4">
        <w:rPr>
          <w:rFonts w:ascii="Trebuchet MS" w:hAnsi="Trebuchet MS" w:cs="Times New Roman"/>
          <w:sz w:val="20"/>
          <w:lang w:val="id-ID"/>
        </w:rPr>
        <w:t>resear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nduct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im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o</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uppor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s</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solar PV </w:t>
      </w:r>
      <w:proofErr w:type="spellStart"/>
      <w:r w:rsidRPr="00F97AF4">
        <w:rPr>
          <w:rFonts w:ascii="Trebuchet MS" w:hAnsi="Trebuchet MS" w:cs="Times New Roman"/>
          <w:sz w:val="20"/>
          <w:lang w:val="id-ID"/>
        </w:rPr>
        <w:t>analys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By </w:t>
      </w:r>
      <w:proofErr w:type="spellStart"/>
      <w:r w:rsidRPr="00F97AF4">
        <w:rPr>
          <w:rFonts w:ascii="Trebuchet MS" w:hAnsi="Trebuchet MS" w:cs="Times New Roman"/>
          <w:sz w:val="20"/>
          <w:lang w:val="id-ID"/>
        </w:rPr>
        <w:t>calibr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oltag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urr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ensor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mpens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m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mp</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f</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urthe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pe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harging</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ystem</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ructur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A</w:t>
      </w:r>
      <w:r>
        <w:rPr>
          <w:rFonts w:ascii="Trebuchet MS" w:hAnsi="Trebuchet MS" w:cs="Times New Roman"/>
          <w:sz w:val="20"/>
        </w:rPr>
        <w:t>T</w:t>
      </w:r>
      <w:r w:rsidRPr="00F97AF4">
        <w:rPr>
          <w:rFonts w:ascii="Trebuchet MS" w:hAnsi="Trebuchet MS" w:cs="Times New Roman"/>
          <w:sz w:val="20"/>
          <w:lang w:val="id-ID"/>
        </w:rPr>
        <w:t xml:space="preserve">mega2560 </w:t>
      </w:r>
      <w:proofErr w:type="spellStart"/>
      <w:r w:rsidRPr="00F97AF4">
        <w:rPr>
          <w:rFonts w:ascii="Trebuchet MS" w:hAnsi="Trebuchet MS" w:cs="Times New Roman"/>
          <w:sz w:val="20"/>
          <w:lang w:val="id-ID"/>
        </w:rPr>
        <w:t>wit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rduino</w:t>
      </w:r>
      <w:proofErr w:type="spellEnd"/>
      <w:r w:rsidRPr="00F97AF4">
        <w:rPr>
          <w:rFonts w:ascii="Trebuchet MS" w:hAnsi="Trebuchet MS" w:cs="Times New Roman"/>
          <w:sz w:val="20"/>
          <w:lang w:val="id-ID"/>
        </w:rPr>
        <w:t xml:space="preserve"> Mega Pro </w:t>
      </w:r>
      <w:proofErr w:type="spellStart"/>
      <w:r w:rsidRPr="00F97AF4">
        <w:rPr>
          <w:rFonts w:ascii="Trebuchet MS" w:hAnsi="Trebuchet MS" w:cs="Times New Roman"/>
          <w:sz w:val="20"/>
          <w:lang w:val="id-ID"/>
        </w:rPr>
        <w:t>microcontroller</w:t>
      </w:r>
      <w:proofErr w:type="spellEnd"/>
      <w:r w:rsidRPr="00F97AF4">
        <w:rPr>
          <w:rFonts w:ascii="Trebuchet MS" w:hAnsi="Trebuchet MS" w:cs="Times New Roman"/>
          <w:sz w:val="20"/>
          <w:lang w:val="id-ID"/>
        </w:rPr>
        <w:t xml:space="preserve"> as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ase</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prepa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on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irel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ransmiss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hi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records</w:t>
      </w:r>
      <w:proofErr w:type="spellEnd"/>
      <w:r w:rsidRPr="00F97AF4">
        <w:rPr>
          <w:rFonts w:ascii="Trebuchet MS" w:hAnsi="Trebuchet MS" w:cs="Times New Roman"/>
          <w:sz w:val="20"/>
          <w:lang w:val="id-ID"/>
        </w:rPr>
        <w:t xml:space="preserve"> data </w:t>
      </w:r>
      <w:proofErr w:type="spellStart"/>
      <w:r w:rsidRPr="00F97AF4">
        <w:rPr>
          <w:rFonts w:ascii="Trebuchet MS" w:hAnsi="Trebuchet MS" w:cs="Times New Roman"/>
          <w:sz w:val="20"/>
          <w:lang w:val="id-ID"/>
        </w:rPr>
        <w:t>o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local</w:t>
      </w:r>
      <w:proofErr w:type="spellEnd"/>
      <w:r w:rsidRPr="00F97AF4">
        <w:rPr>
          <w:rFonts w:ascii="Trebuchet MS" w:hAnsi="Trebuchet MS" w:cs="Times New Roman"/>
          <w:sz w:val="20"/>
          <w:lang w:val="id-ID"/>
        </w:rPr>
        <w:t xml:space="preserve"> server,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memor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ar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odul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nstalled</w:t>
      </w:r>
      <w:proofErr w:type="spellEnd"/>
      <w:r w:rsidRPr="00F97AF4">
        <w:rPr>
          <w:rFonts w:ascii="Trebuchet MS" w:hAnsi="Trebuchet MS" w:cs="Times New Roman"/>
          <w:sz w:val="20"/>
          <w:lang w:val="id-ID"/>
        </w:rPr>
        <w:t xml:space="preserve"> as a </w:t>
      </w:r>
      <w:proofErr w:type="spellStart"/>
      <w:r w:rsidRPr="00F97AF4">
        <w:rPr>
          <w:rFonts w:ascii="Trebuchet MS" w:hAnsi="Trebuchet MS" w:cs="Times New Roman"/>
          <w:sz w:val="20"/>
          <w:lang w:val="id-ID"/>
        </w:rPr>
        <w:t>backu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orage</w:t>
      </w:r>
      <w:proofErr w:type="spellEnd"/>
      <w:r w:rsidRPr="00F97AF4">
        <w:rPr>
          <w:rFonts w:ascii="Trebuchet MS" w:hAnsi="Trebuchet MS" w:cs="Times New Roman"/>
          <w:sz w:val="20"/>
          <w:lang w:val="id-ID"/>
        </w:rPr>
        <w:t xml:space="preserve"> medium.</w:t>
      </w: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5592CCD5"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04E51">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METHODOLOGY</w:t>
      </w:r>
    </w:p>
    <w:p w14:paraId="2325A22B" w14:textId="7882A5C6" w:rsidR="00A0353D" w:rsidRPr="00C453E3" w:rsidRDefault="00F97AF4" w:rsidP="00C453E3">
      <w:pPr>
        <w:spacing w:after="120"/>
        <w:ind w:firstLine="425"/>
        <w:jc w:val="both"/>
        <w:rPr>
          <w:rFonts w:ascii="Trebuchet MS" w:hAnsi="Trebuchet MS" w:cs="Times New Roman"/>
          <w:sz w:val="20"/>
        </w:rPr>
      </w:pPr>
      <w:r w:rsidRPr="00F97AF4">
        <w:rPr>
          <w:rFonts w:ascii="Trebuchet MS" w:hAnsi="Trebuchet MS"/>
          <w:color w:val="000000"/>
          <w:sz w:val="20"/>
          <w:szCs w:val="20"/>
        </w:rPr>
        <w:t>Maximum Power Point Tracking (MPPT) is the maximum output power point at a certain light intensity level. MPPT requires sensing the relevant supply conditions and setting current limits accordingly</w:t>
      </w:r>
      <w:r w:rsidR="00EA0A9A">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A0A9A">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Calabrò, 2013; Masili and Ventura, 2019)</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Clustering is done by a mechanism where models are collected into two types. Cluster selection is done based on each variable. Various models have been developed as a function of measurement as a unit in input management </w:t>
      </w:r>
      <w:r w:rsidR="00EA0A9A">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 xml:space="preserve">(Naihong </w:t>
      </w:r>
      <w:r w:rsidR="00EA0A9A" w:rsidRPr="00EA0A9A">
        <w:rPr>
          <w:rFonts w:ascii="Trebuchet MS" w:hAnsi="Trebuchet MS"/>
          <w:i/>
          <w:noProof/>
          <w:color w:val="000000"/>
          <w:sz w:val="20"/>
          <w:szCs w:val="20"/>
        </w:rPr>
        <w:t>et al.</w:t>
      </w:r>
      <w:r w:rsidR="00EA0A9A" w:rsidRPr="00EA0A9A">
        <w:rPr>
          <w:rFonts w:ascii="Trebuchet MS" w:hAnsi="Trebuchet MS"/>
          <w:noProof/>
          <w:color w:val="000000"/>
          <w:sz w:val="20"/>
          <w:szCs w:val="20"/>
        </w:rPr>
        <w:t>, 2006)</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Solar PV behaves as a voltage limited current source (as opposed to a battery which is a fixed voltage source)</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Its use has MPPT where the ratio of power extracted from the panel must be maximized. Finally, when the amount of incident solar radiation decreases, the value </w:t>
      </w:r>
      <w:proofErr w:type="spellStart"/>
      <w:r w:rsidR="00EA0A9A" w:rsidRPr="00EA0A9A">
        <w:rPr>
          <w:rFonts w:ascii="Trebuchet MS" w:hAnsi="Trebuchet MS"/>
          <w:color w:val="000000"/>
          <w:sz w:val="20"/>
          <w:szCs w:val="20"/>
        </w:rPr>
        <w:t>I</w:t>
      </w:r>
      <w:r w:rsidR="00EA0A9A" w:rsidRPr="00447E04">
        <w:rPr>
          <w:rFonts w:ascii="Trebuchet MS" w:hAnsi="Trebuchet MS"/>
          <w:color w:val="000000"/>
          <w:sz w:val="20"/>
          <w:szCs w:val="20"/>
          <w:vertAlign w:val="subscript"/>
        </w:rPr>
        <w:t>sc</w:t>
      </w:r>
      <w:proofErr w:type="spellEnd"/>
      <w:r w:rsidR="00EA0A9A" w:rsidRPr="00EA0A9A">
        <w:rPr>
          <w:rFonts w:ascii="Trebuchet MS" w:hAnsi="Trebuchet MS"/>
          <w:color w:val="000000"/>
          <w:sz w:val="20"/>
          <w:szCs w:val="20"/>
        </w:rPr>
        <w:t xml:space="preserve"> </w:t>
      </w:r>
      <w:r>
        <w:rPr>
          <w:rFonts w:ascii="Trebuchet MS" w:hAnsi="Trebuchet MS"/>
          <w:color w:val="000000"/>
          <w:sz w:val="20"/>
          <w:szCs w:val="20"/>
        </w:rPr>
        <w:t>also reduced</w:t>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Due to its characteristics, it is difficult to power the target system directly from the solar panels, as the supply voltage depends on the load impedance which varies with tim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Therefore, charging media and energy storage, are needed to store energy from </w:t>
      </w:r>
      <w:r w:rsidRPr="00F97AF4">
        <w:rPr>
          <w:rFonts w:ascii="Trebuchet MS" w:hAnsi="Trebuchet MS"/>
          <w:color w:val="000000"/>
          <w:sz w:val="20"/>
          <w:szCs w:val="20"/>
        </w:rPr>
        <w:t>solar PV, then used to provide a stable voltage to the system.</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92E6C3C" w:rsidR="00773E08" w:rsidRDefault="006220E6" w:rsidP="00E10903">
      <w:pPr>
        <w:pStyle w:val="Caption"/>
        <w:spacing w:after="60" w:line="276" w:lineRule="auto"/>
        <w:ind w:firstLine="426"/>
        <w:jc w:val="both"/>
      </w:pPr>
      <w:r w:rsidRPr="006220E6">
        <w:rPr>
          <w:rFonts w:ascii="Trebuchet MS" w:hAnsi="Trebuchet MS" w:cs="Times New Roman"/>
          <w:iCs w:val="0"/>
          <w:sz w:val="20"/>
          <w:szCs w:val="20"/>
          <w:lang w:val="en-US"/>
        </w:rPr>
        <w:t>The photon charge in solar radiation affects the work on solar PV, the composition of the light is absorbed by the semiconductor material. This physical phenomenon is formed from light energy that comes then hits the surface of the solar PV and turns into electrical energy. This reaction is the photovoltaic effect, with power that can be generated using the sun's energy charge</w:t>
      </w:r>
      <w:r>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Electricity in the module can arise because the photon charge in the incident light frees the electrons in the N-type (negative) and P-type (positive) semiconductor junctions.</w:t>
      </w:r>
      <w:r>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Electrons (negatively charged particles) are energized and flow through the semiconductor material to generate electricity. Electrons are only allowed to move in one direction due to the emptying region. The electrons in the conduction band from the N region spread out to the P region where there are many holes which cause the electrons to combine and fill the holes. The previous holes and </w:t>
      </w:r>
      <w:r w:rsidRPr="006220E6">
        <w:rPr>
          <w:rFonts w:ascii="Trebuchet MS" w:hAnsi="Trebuchet MS" w:cs="Times New Roman"/>
          <w:iCs w:val="0"/>
          <w:sz w:val="20"/>
          <w:szCs w:val="20"/>
          <w:lang w:val="en-US"/>
        </w:rPr>
        <w:lastRenderedPageBreak/>
        <w:t>existing free electrons vanish, leaving positively charged donors on the N-side and negatively charged acceptors on the P-side. Complementary positive charge flows in the opposite direction to the electrons in a silicon solar panel</w:t>
      </w:r>
      <w:r>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w:t>
      </w:r>
      <w:r w:rsidR="00773E08" w:rsidRPr="00773E08">
        <w:t xml:space="preserve"> </w:t>
      </w:r>
    </w:p>
    <w:p w14:paraId="08AF1682" w14:textId="3916AFCA" w:rsidR="00392364" w:rsidRPr="00773E08" w:rsidRDefault="006220E6" w:rsidP="00773E08">
      <w:pPr>
        <w:pStyle w:val="Caption"/>
        <w:spacing w:after="60" w:line="276" w:lineRule="auto"/>
        <w:ind w:firstLine="426"/>
        <w:jc w:val="both"/>
        <w:rPr>
          <w:rFonts w:ascii="Trebuchet MS" w:hAnsi="Trebuchet MS" w:cs="Times New Roman"/>
          <w:iCs w:val="0"/>
          <w:sz w:val="20"/>
          <w:szCs w:val="20"/>
          <w:lang w:val="en-US"/>
        </w:rPr>
      </w:pPr>
      <w:r w:rsidRPr="006220E6">
        <w:rPr>
          <w:rFonts w:ascii="Trebuchet MS" w:hAnsi="Trebuchet MS" w:cs="Times New Roman"/>
          <w:iCs w:val="0"/>
          <w:sz w:val="20"/>
          <w:szCs w:val="20"/>
          <w:lang w:val="en-US"/>
        </w:rPr>
        <w:t xml:space="preserve">Solar PV silicon crystals are divided into cells made of polycrystalline or monocrystalline. The cell efficiency for mono-crystalline silicon was found to be higher than for poly-crystalline silicon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Zaini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15)</w:t>
      </w:r>
      <w:r w:rsidR="00773E08">
        <w:rPr>
          <w:rFonts w:ascii="Trebuchet MS" w:hAnsi="Trebuchet MS" w:cs="Times New Roman"/>
          <w:iCs w:val="0"/>
          <w:sz w:val="20"/>
          <w:szCs w:val="20"/>
          <w:lang w:val="en-US"/>
        </w:rPr>
        <w:fldChar w:fldCharType="end"/>
      </w:r>
      <w:r w:rsidR="00773E08" w:rsidRPr="00773E08">
        <w:rPr>
          <w:rFonts w:ascii="Trebuchet MS" w:hAnsi="Trebuchet MS" w:cs="Times New Roman"/>
          <w:iCs w:val="0"/>
          <w:sz w:val="20"/>
          <w:szCs w:val="20"/>
          <w:lang w:val="en-US"/>
        </w:rPr>
        <w:t>.</w:t>
      </w:r>
      <w:r w:rsidR="00773E08">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Then monocrystalline was chosen to be the test module on the device. The standard test condition (STC) for solar cell performance is the solar radiation spectrum called an Air Mass </w:t>
      </w:r>
      <w:r w:rsidR="00773E08" w:rsidRPr="00773E08">
        <w:rPr>
          <w:rFonts w:ascii="Trebuchet MS" w:hAnsi="Trebuchet MS" w:cs="Times New Roman"/>
          <w:iCs w:val="0"/>
          <w:sz w:val="20"/>
          <w:szCs w:val="20"/>
          <w:lang w:val="en-US"/>
        </w:rPr>
        <w:t xml:space="preserve">1,5, </w:t>
      </w:r>
      <w:r>
        <w:rPr>
          <w:rFonts w:ascii="Trebuchet MS" w:hAnsi="Trebuchet MS" w:cs="Times New Roman"/>
          <w:iCs w:val="0"/>
          <w:sz w:val="20"/>
          <w:szCs w:val="20"/>
          <w:lang w:val="en-US"/>
        </w:rPr>
        <w:t>radiation</w:t>
      </w:r>
      <w:r w:rsidR="00773E08" w:rsidRPr="00773E08">
        <w:rPr>
          <w:rFonts w:ascii="Trebuchet MS" w:hAnsi="Trebuchet MS" w:cs="Times New Roman"/>
          <w:iCs w:val="0"/>
          <w:sz w:val="20"/>
          <w:szCs w:val="20"/>
          <w:lang w:val="en-US"/>
        </w:rPr>
        <w:t xml:space="preserve"> 1000 W/m2, </w:t>
      </w:r>
      <w:r>
        <w:rPr>
          <w:rFonts w:ascii="Trebuchet MS" w:hAnsi="Trebuchet MS" w:cs="Times New Roman"/>
          <w:iCs w:val="0"/>
          <w:sz w:val="20"/>
          <w:szCs w:val="20"/>
          <w:lang w:val="en-US"/>
        </w:rPr>
        <w:t>and temperature of the cell describe as</w:t>
      </w:r>
      <w:r w:rsidR="00773E08" w:rsidRPr="00773E08">
        <w:rPr>
          <w:rFonts w:ascii="Trebuchet MS" w:hAnsi="Trebuchet MS" w:cs="Times New Roman"/>
          <w:iCs w:val="0"/>
          <w:sz w:val="20"/>
          <w:szCs w:val="20"/>
          <w:lang w:val="en-US"/>
        </w:rPr>
        <w:t xml:space="preserve"> 25 °C</w:t>
      </w:r>
      <w:r w:rsidR="00773E08">
        <w:rPr>
          <w:rFonts w:ascii="Trebuchet MS" w:hAnsi="Trebuchet MS" w:cs="Times New Roman"/>
          <w:iCs w:val="0"/>
          <w:sz w:val="20"/>
          <w:szCs w:val="20"/>
          <w:lang w:val="en-US"/>
        </w:rPr>
        <w:t>.</w:t>
      </w:r>
    </w:p>
    <w:p w14:paraId="75838C70" w14:textId="009DC31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04E51">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90A6A38"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7F890489"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20E13CF9" w14:textId="1D6516E5" w:rsidR="00A5410F" w:rsidRPr="001E3C06" w:rsidRDefault="006220E6" w:rsidP="00B806C6">
      <w:pPr>
        <w:tabs>
          <w:tab w:val="right" w:pos="4393"/>
        </w:tabs>
        <w:spacing w:after="120"/>
        <w:jc w:val="both"/>
        <w:rPr>
          <w:rFonts w:ascii="Trebuchet MS" w:hAnsi="Trebuchet MS" w:cs="Times New Roman"/>
          <w:sz w:val="20"/>
          <w:szCs w:val="18"/>
        </w:rPr>
      </w:pPr>
      <w:r w:rsidRPr="006220E6">
        <w:rPr>
          <w:rFonts w:ascii="Trebuchet MS" w:hAnsi="Trebuchet MS" w:cs="Times New Roman"/>
          <w:sz w:val="20"/>
          <w:szCs w:val="18"/>
        </w:rPr>
        <w:t xml:space="preserve">The application of solar PV must also be regulated regarding the angle of inclination and facing direction based on the cardinal points. In an environment that has a position in the northern region, of course solar PV must be positioned facing south, adjusting the equator to the direction of the sun's circulation </w:t>
      </w:r>
      <w:r w:rsidR="009A75F7">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9A75F7">
        <w:rPr>
          <w:rFonts w:ascii="Trebuchet MS" w:hAnsi="Trebuchet MS" w:cs="Times New Roman"/>
          <w:sz w:val="20"/>
          <w:szCs w:val="18"/>
        </w:rPr>
        <w:fldChar w:fldCharType="separate"/>
      </w:r>
      <w:r w:rsidR="009A75F7" w:rsidRPr="009A75F7">
        <w:rPr>
          <w:rFonts w:ascii="Trebuchet MS" w:hAnsi="Trebuchet MS" w:cs="Times New Roman"/>
          <w:noProof/>
          <w:sz w:val="20"/>
          <w:szCs w:val="18"/>
        </w:rPr>
        <w:t>(Masili and Ventura, 2019)</w:t>
      </w:r>
      <w:r w:rsidR="009A75F7">
        <w:rPr>
          <w:rFonts w:ascii="Trebuchet MS" w:hAnsi="Trebuchet MS" w:cs="Times New Roman"/>
          <w:sz w:val="20"/>
          <w:szCs w:val="18"/>
        </w:rPr>
        <w:fldChar w:fldCharType="end"/>
      </w:r>
      <w:r w:rsidR="009A75F7">
        <w:rPr>
          <w:rFonts w:ascii="Trebuchet MS" w:hAnsi="Trebuchet MS" w:cs="Times New Roman"/>
          <w:sz w:val="20"/>
          <w:szCs w:val="18"/>
        </w:rPr>
        <w:t xml:space="preserve">. </w:t>
      </w:r>
      <w:r>
        <w:rPr>
          <w:rFonts w:ascii="Trebuchet MS" w:hAnsi="Trebuchet MS" w:cs="Times New Roman"/>
          <w:sz w:val="20"/>
          <w:szCs w:val="18"/>
        </w:rPr>
        <w:t xml:space="preserve">The </w:t>
      </w:r>
      <w:r w:rsidR="009A75F7">
        <w:rPr>
          <w:rFonts w:ascii="Trebuchet MS" w:hAnsi="Trebuchet MS" w:cs="Times New Roman"/>
          <w:sz w:val="20"/>
          <w:szCs w:val="18"/>
        </w:rPr>
        <w:t>Depok</w:t>
      </w:r>
      <w:r>
        <w:rPr>
          <w:rFonts w:ascii="Trebuchet MS" w:hAnsi="Trebuchet MS" w:cs="Times New Roman"/>
          <w:sz w:val="20"/>
          <w:szCs w:val="18"/>
        </w:rPr>
        <w:t>, West Java area have a</w:t>
      </w:r>
      <w:r w:rsidR="009A75F7">
        <w:rPr>
          <w:rFonts w:ascii="Trebuchet MS" w:hAnsi="Trebuchet MS" w:cs="Times New Roman"/>
          <w:sz w:val="20"/>
          <w:szCs w:val="18"/>
        </w:rPr>
        <w:t xml:space="preserve"> pa</w:t>
      </w:r>
      <w:r>
        <w:rPr>
          <w:rFonts w:ascii="Trebuchet MS" w:hAnsi="Trebuchet MS" w:cs="Times New Roman"/>
          <w:sz w:val="20"/>
          <w:szCs w:val="18"/>
        </w:rPr>
        <w:t>t</w:t>
      </w:r>
      <w:r w:rsidR="009A75F7">
        <w:rPr>
          <w:rFonts w:ascii="Trebuchet MS" w:hAnsi="Trebuchet MS" w:cs="Times New Roman"/>
          <w:sz w:val="20"/>
          <w:szCs w:val="18"/>
        </w:rPr>
        <w:t xml:space="preserve">tern </w:t>
      </w:r>
      <w:r w:rsidR="009A75F7" w:rsidRPr="009A75F7">
        <w:rPr>
          <w:rFonts w:ascii="Trebuchet MS" w:hAnsi="Trebuchet MS" w:cs="Times New Roman"/>
          <w:sz w:val="20"/>
          <w:szCs w:val="18"/>
        </w:rPr>
        <w:t>Optimum tilt of PV modules</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10/0º</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Solar Azimu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0º - Nor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Global tilted irradiation at optimum angle</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009A75F7"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30910BD5" w:rsidR="00A206E4" w:rsidRDefault="006220E6" w:rsidP="001B7BF4">
      <w:pPr>
        <w:spacing w:after="0"/>
        <w:ind w:firstLine="426"/>
        <w:jc w:val="both"/>
        <w:rPr>
          <w:rFonts w:ascii="Trebuchet MS" w:hAnsi="Trebuchet MS" w:cs="Times New Roman"/>
          <w:sz w:val="20"/>
        </w:rPr>
      </w:pPr>
      <w:r w:rsidRPr="006220E6">
        <w:rPr>
          <w:rFonts w:ascii="Trebuchet MS" w:hAnsi="Trebuchet MS" w:cs="Times New Roman"/>
          <w:sz w:val="20"/>
        </w:rPr>
        <w:t xml:space="preserve">The components used in making the measurement system as a solar PV analysis device later. Before entering the measurement and analysis phase, a calibration process must be carried out first. The machine goes through the process of adjusting the accuracy of the measuring </w:t>
      </w:r>
      <w:r w:rsidRPr="006220E6">
        <w:rPr>
          <w:rFonts w:ascii="Trebuchet MS" w:hAnsi="Trebuchet MS" w:cs="Times New Roman"/>
          <w:sz w:val="20"/>
        </w:rPr>
        <w:t xml:space="preserve">instrument by comparing it with following the standards/benchmarks of other devices or based on standard standards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00A206E4" w:rsidRPr="005A1DF6">
        <w:rPr>
          <w:rFonts w:ascii="Trebuchet MS" w:hAnsi="Trebuchet MS" w:cs="Times New Roman"/>
          <w:sz w:val="20"/>
        </w:rPr>
        <w:t xml:space="preserve">. </w:t>
      </w:r>
      <w:r w:rsidR="003942BA" w:rsidRPr="003942BA">
        <w:rPr>
          <w:rFonts w:ascii="Trebuchet MS" w:hAnsi="Trebuchet MS" w:cs="Times New Roman"/>
          <w:sz w:val="20"/>
        </w:rPr>
        <w:t xml:space="preserve">In his writings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r w:rsidR="003942BA" w:rsidRPr="003942BA">
        <w:rPr>
          <w:rFonts w:ascii="Trebuchet MS" w:hAnsi="Trebuchet MS" w:cs="Times New Roman"/>
          <w:sz w:val="20"/>
        </w:rPr>
        <w:t xml:space="preserve">Explained that there are three ways of calibration, namely separate calibration, concurrent calibration, and fixed calibration. </w:t>
      </w:r>
      <w:r w:rsidR="00175F2E">
        <w:rPr>
          <w:rFonts w:ascii="Trebuchet MS" w:hAnsi="Trebuchet MS" w:cs="Times New Roman"/>
          <w:sz w:val="20"/>
        </w:rPr>
        <w:t>(1)</w:t>
      </w:r>
      <w:r w:rsidR="003942BA">
        <w:rPr>
          <w:rFonts w:ascii="Trebuchet MS" w:hAnsi="Trebuchet MS" w:cs="Times New Roman"/>
          <w:sz w:val="20"/>
        </w:rPr>
        <w:t xml:space="preserve"> </w:t>
      </w:r>
      <w:r w:rsidR="003942BA" w:rsidRPr="003942BA">
        <w:rPr>
          <w:rFonts w:ascii="Trebuchet MS" w:hAnsi="Trebuchet MS" w:cs="Times New Roman"/>
          <w:sz w:val="20"/>
        </w:rPr>
        <w:t xml:space="preserve">A separate calibration method is carried out where the item parameters in each test are estimated separately or individually to obtain a general scale deferred on one scale, namely the scale (0.1), then other scales originating from separate calibrations must be completed first to the basic scale. </w:t>
      </w:r>
      <w:r w:rsidR="00002B1B">
        <w:rPr>
          <w:rFonts w:ascii="Trebuchet MS" w:hAnsi="Trebuchet MS" w:cs="Times New Roman"/>
          <w:sz w:val="20"/>
        </w:rPr>
        <w:t>(2)</w:t>
      </w:r>
      <w:r w:rsidR="003942BA">
        <w:rPr>
          <w:rFonts w:ascii="Trebuchet MS" w:hAnsi="Trebuchet MS" w:cs="Times New Roman"/>
          <w:sz w:val="20"/>
        </w:rPr>
        <w:t xml:space="preserve"> </w:t>
      </w:r>
      <w:r w:rsidR="003942BA" w:rsidRPr="003942BA">
        <w:rPr>
          <w:rFonts w:ascii="Trebuchet MS" w:hAnsi="Trebuchet MS" w:cs="Times New Roman"/>
          <w:sz w:val="20"/>
        </w:rPr>
        <w:t xml:space="preserve">The concurrent calibration method is the process of estimating parameters for all items and for all tests in one estimation process and placing all parameter estimates on the same scale, namely (0.1) or on a general scale. When concurrent calibrations are performed, it is important to use an estimation program that allows you to calibrate several batches concurrently. </w:t>
      </w:r>
      <w:r w:rsidR="00815B30">
        <w:rPr>
          <w:rFonts w:ascii="Trebuchet MS" w:hAnsi="Trebuchet MS" w:cs="Times New Roman"/>
          <w:sz w:val="20"/>
        </w:rPr>
        <w:t>(3)</w:t>
      </w:r>
      <w:r w:rsidR="003942BA">
        <w:rPr>
          <w:rFonts w:ascii="Trebuchet MS" w:hAnsi="Trebuchet MS" w:cs="Times New Roman"/>
          <w:sz w:val="20"/>
        </w:rPr>
        <w:t xml:space="preserve"> </w:t>
      </w:r>
      <w:r w:rsidR="003942BA" w:rsidRPr="003942BA">
        <w:rPr>
          <w:rFonts w:ascii="Trebuchet MS" w:hAnsi="Trebuchet MS" w:cs="Times New Roman"/>
          <w:sz w:val="20"/>
        </w:rPr>
        <w:t xml:space="preserve">Fixed calibration method, where calibration produces a standard scale by setting common item parameters and then estimating the standard item parameters and non-shared items to place them on the same scale. There are two fixed calibration methods, namely the fixed C method and the fixed ABC method. In fixed C, the estimated parameter c from the reference test is used as the initial value for the target test, and both are no longer estimated, while parameters a and b are estimated. After item parameter estimation, the process for finding the A and B values </w:t>
      </w:r>
      <w:r w:rsidR="003942BA" w:rsidRPr="003942BA">
        <w:rPr>
          <w:rFonts w:ascii="Arial" w:hAnsi="Arial" w:cs="Arial"/>
          <w:sz w:val="20"/>
        </w:rPr>
        <w:t>​​</w:t>
      </w:r>
      <w:r w:rsidR="003942BA" w:rsidRPr="003942BA">
        <w:rPr>
          <w:rFonts w:ascii="Trebuchet MS" w:hAnsi="Trebuchet MS" w:cs="Times New Roman"/>
          <w:sz w:val="20"/>
        </w:rPr>
        <w:t>used in the linear transformation is the same as for the separate calibration method.</w:t>
      </w:r>
    </w:p>
    <w:p w14:paraId="0A277A93" w14:textId="77777777" w:rsidR="00270844" w:rsidRDefault="00270844" w:rsidP="00270844">
      <w:pPr>
        <w:ind w:firstLine="426"/>
        <w:jc w:val="both"/>
        <w:rPr>
          <w:rFonts w:ascii="Trebuchet MS" w:hAnsi="Trebuchet MS"/>
          <w:sz w:val="20"/>
          <w:szCs w:val="20"/>
          <w:lang w:val="en-GB"/>
        </w:rPr>
      </w:pPr>
      <w:r w:rsidRPr="003942BA">
        <w:rPr>
          <w:rFonts w:ascii="Trebuchet MS" w:hAnsi="Trebuchet MS"/>
          <w:sz w:val="20"/>
          <w:szCs w:val="20"/>
          <w:lang w:val="en-GB"/>
        </w:rPr>
        <w:t xml:space="preserve">The sensor calibration process uses linear regression by applying the Fixed Calibration method. Linear regression can be used to predict later values </w:t>
      </w:r>
      <w:r w:rsidRPr="003942BA">
        <w:rPr>
          <w:rFonts w:ascii="Arial" w:hAnsi="Arial" w:cs="Arial"/>
          <w:sz w:val="20"/>
          <w:szCs w:val="20"/>
          <w:lang w:val="en-GB"/>
        </w:rPr>
        <w:t>​​</w:t>
      </w:r>
      <w:r w:rsidRPr="003942BA">
        <w:rPr>
          <w:rFonts w:ascii="Trebuchet MS" w:hAnsi="Trebuchet MS"/>
          <w:sz w:val="20"/>
          <w:szCs w:val="20"/>
          <w:lang w:val="en-GB"/>
        </w:rPr>
        <w:t xml:space="preserve">through comparisons made in calibration. The path with the function of the regression analysis where valid results can be used for forecasting and prediction of values. The process is carried out by placing variable parameter c as a digital </w:t>
      </w:r>
      <w:proofErr w:type="spellStart"/>
      <w:r w:rsidRPr="003942BA">
        <w:rPr>
          <w:rFonts w:ascii="Trebuchet MS" w:hAnsi="Trebuchet MS"/>
          <w:sz w:val="20"/>
          <w:szCs w:val="20"/>
          <w:lang w:val="en-GB"/>
        </w:rPr>
        <w:t>multimeter</w:t>
      </w:r>
      <w:proofErr w:type="spellEnd"/>
      <w:r w:rsidRPr="003942BA">
        <w:rPr>
          <w:rFonts w:ascii="Trebuchet MS" w:hAnsi="Trebuchet MS"/>
          <w:sz w:val="20"/>
          <w:szCs w:val="20"/>
          <w:lang w:val="en-GB"/>
        </w:rPr>
        <w:t xml:space="preserve"> </w:t>
      </w:r>
      <w:r w:rsidRPr="003942BA">
        <w:rPr>
          <w:rFonts w:ascii="Trebuchet MS" w:hAnsi="Trebuchet MS"/>
          <w:sz w:val="20"/>
          <w:szCs w:val="20"/>
          <w:lang w:val="en-GB"/>
        </w:rPr>
        <w:lastRenderedPageBreak/>
        <w:t xml:space="preserve">measurement which is then compared with the </w:t>
      </w:r>
      <w:proofErr w:type="spellStart"/>
      <w:r w:rsidRPr="003942BA">
        <w:rPr>
          <w:rFonts w:ascii="Trebuchet MS" w:hAnsi="Trebuchet MS"/>
          <w:sz w:val="20"/>
          <w:szCs w:val="20"/>
          <w:lang w:val="en-GB"/>
        </w:rPr>
        <w:t>analog</w:t>
      </w:r>
      <w:proofErr w:type="spellEnd"/>
      <w:r w:rsidRPr="003942BA">
        <w:rPr>
          <w:rFonts w:ascii="Trebuchet MS" w:hAnsi="Trebuchet MS"/>
          <w:sz w:val="20"/>
          <w:szCs w:val="20"/>
          <w:lang w:val="en-GB"/>
        </w:rPr>
        <w:t xml:space="preserve"> sensor response value.</w:t>
      </w:r>
    </w:p>
    <w:p w14:paraId="279602D7" w14:textId="77777777" w:rsidR="00270844" w:rsidRPr="00E4296C" w:rsidRDefault="00270844" w:rsidP="00270844">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Pr>
          <w:rFonts w:ascii="Trebuchet MS" w:eastAsiaTheme="minorEastAsia" w:hAnsi="Trebuchet MS"/>
          <w:color w:val="000000"/>
          <w:sz w:val="20"/>
          <w:szCs w:val="20"/>
        </w:rPr>
        <w:tab/>
      </w:r>
      <w:r>
        <w:rPr>
          <w:rFonts w:ascii="Trebuchet MS" w:eastAsiaTheme="minorEastAsia" w:hAnsi="Trebuchet MS"/>
          <w:color w:val="000000"/>
          <w:sz w:val="20"/>
          <w:szCs w:val="20"/>
        </w:rPr>
        <w:tab/>
      </w:r>
      <w:r>
        <w:rPr>
          <w:rFonts w:ascii="Trebuchet MS" w:eastAsiaTheme="minorEastAsia" w:hAnsi="Trebuchet MS"/>
          <w:color w:val="000000"/>
          <w:sz w:val="20"/>
          <w:szCs w:val="20"/>
        </w:rPr>
        <w:tab/>
        <w:t xml:space="preserve">   (1)</w:t>
      </w:r>
    </w:p>
    <w:p w14:paraId="40F7B6BD"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Dimana</w:t>
      </w:r>
      <w:r>
        <w:rPr>
          <w:rFonts w:ascii="Trebuchet MS" w:hAnsi="Trebuchet MS"/>
          <w:sz w:val="20"/>
          <w:szCs w:val="20"/>
          <w:lang w:val="en-GB"/>
        </w:rPr>
        <w:t>,</w:t>
      </w:r>
    </w:p>
    <w:p w14:paraId="7A2A592F"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45AC48D3"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7D729E17"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3127D796"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60865973" w14:textId="77777777" w:rsidR="00270844" w:rsidRPr="00B70145" w:rsidRDefault="00270844" w:rsidP="00270844">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477FBAA1" w14:textId="77777777" w:rsidR="00270844" w:rsidRDefault="00270844" w:rsidP="001B7BF4">
      <w:pPr>
        <w:spacing w:after="0"/>
        <w:ind w:firstLine="426"/>
        <w:jc w:val="both"/>
        <w:rPr>
          <w:rFonts w:ascii="Trebuchet MS" w:hAnsi="Trebuchet MS" w:cs="Times New Roman"/>
          <w:sz w:val="20"/>
        </w:rPr>
      </w:pPr>
    </w:p>
    <w:p w14:paraId="53E5D5F3" w14:textId="3E717513" w:rsidR="005631A6" w:rsidRPr="00BF5607" w:rsidRDefault="00270844"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1A1232A6" wp14:editId="15E2F22D">
            <wp:extent cx="2562225" cy="2647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2225" cy="2647950"/>
                    </a:xfrm>
                    <a:prstGeom prst="rect">
                      <a:avLst/>
                    </a:prstGeom>
                    <a:noFill/>
                    <a:ln>
                      <a:noFill/>
                    </a:ln>
                  </pic:spPr>
                </pic:pic>
              </a:graphicData>
            </a:graphic>
          </wp:inline>
        </w:drawing>
      </w:r>
    </w:p>
    <w:p w14:paraId="7A1F2870" w14:textId="64CD3C59" w:rsidR="003942BA" w:rsidRPr="00270844" w:rsidRDefault="0037435C" w:rsidP="00270844">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4598F800" w14:textId="0502C192" w:rsidR="005631A6" w:rsidRDefault="003942BA" w:rsidP="00B70145">
      <w:pPr>
        <w:spacing w:after="120"/>
        <w:ind w:firstLine="426"/>
        <w:jc w:val="both"/>
        <w:rPr>
          <w:rFonts w:ascii="Trebuchet MS" w:hAnsi="Trebuchet MS"/>
          <w:color w:val="000000"/>
          <w:sz w:val="20"/>
          <w:szCs w:val="20"/>
        </w:rPr>
      </w:pPr>
      <w:r w:rsidRPr="003942BA">
        <w:rPr>
          <w:rFonts w:ascii="Trebuchet MS" w:hAnsi="Trebuchet MS"/>
          <w:color w:val="000000"/>
          <w:sz w:val="20"/>
          <w:szCs w:val="20"/>
        </w:rPr>
        <w:t xml:space="preserve">After getting the two variables together, values </w:t>
      </w:r>
      <w:r w:rsidRPr="003942BA">
        <w:rPr>
          <w:rFonts w:ascii="Arial" w:hAnsi="Arial" w:cs="Arial"/>
          <w:color w:val="000000"/>
          <w:sz w:val="20"/>
          <w:szCs w:val="20"/>
        </w:rPr>
        <w:t>​​</w:t>
      </w:r>
      <w:r w:rsidRPr="003942BA">
        <w:rPr>
          <w:rFonts w:ascii="Trebuchet MS" w:hAnsi="Trebuchet MS"/>
          <w:color w:val="000000"/>
          <w:sz w:val="20"/>
          <w:szCs w:val="20"/>
        </w:rPr>
        <w:t>are entered with an approximate linear increment to get the average increment variation from th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0EC1FBA8"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00104E51">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77777777" w:rsidR="00AB1AAB" w:rsidRPr="00A03B87" w:rsidRDefault="00AB1AAB" w:rsidP="00AB1AAB">
      <w:pPr>
        <w:pStyle w:val="NormalWeb"/>
        <w:spacing w:before="0" w:beforeAutospacing="0" w:after="0" w:afterAutospacing="0"/>
        <w:jc w:val="both"/>
        <w:rPr>
          <w:rFonts w:ascii="Trebuchet MS" w:hAnsi="Trebuchet MS"/>
          <w:color w:val="000000"/>
          <w:sz w:val="20"/>
          <w:szCs w:val="20"/>
        </w:rPr>
      </w:pPr>
    </w:p>
    <w:p w14:paraId="7ECA5727" w14:textId="56436795" w:rsidR="00B91CB7" w:rsidRPr="00D91B99" w:rsidRDefault="003942BA"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3942BA">
        <w:rPr>
          <w:rFonts w:ascii="Trebuchet MS" w:hAnsi="Trebuchet MS"/>
          <w:color w:val="000000"/>
          <w:sz w:val="20"/>
          <w:szCs w:val="20"/>
        </w:rPr>
        <w:t xml:space="preserve">The schematic shown in figure 1, the calibration device consists of the following elements: Voltage Regulator (supply), Potentiometer, Interfacing Voltage Sensor, ACS712 (Current Sensor), Arduino Mega Pro, Adjustable Load. The process of calibrating starts from adjusting the input voltage and current on the sensor, then the </w:t>
      </w:r>
      <w:proofErr w:type="spellStart"/>
      <w:r w:rsidRPr="003942BA">
        <w:rPr>
          <w:rFonts w:ascii="Trebuchet MS" w:hAnsi="Trebuchet MS"/>
          <w:color w:val="000000"/>
          <w:sz w:val="20"/>
          <w:szCs w:val="20"/>
        </w:rPr>
        <w:t>analog</w:t>
      </w:r>
      <w:proofErr w:type="spellEnd"/>
      <w:r w:rsidRPr="003942BA">
        <w:rPr>
          <w:rFonts w:ascii="Trebuchet MS" w:hAnsi="Trebuchet MS"/>
          <w:color w:val="000000"/>
          <w:sz w:val="20"/>
          <w:szCs w:val="20"/>
        </w:rPr>
        <w:t xml:space="preserve"> sensor value is aligned with the value on the digital </w:t>
      </w:r>
      <w:proofErr w:type="spellStart"/>
      <w:r w:rsidRPr="003942BA">
        <w:rPr>
          <w:rFonts w:ascii="Trebuchet MS" w:hAnsi="Trebuchet MS"/>
          <w:color w:val="000000"/>
          <w:sz w:val="20"/>
          <w:szCs w:val="20"/>
        </w:rPr>
        <w:t>multimeter</w:t>
      </w:r>
      <w:proofErr w:type="spellEnd"/>
      <w:r w:rsidRPr="003942BA">
        <w:rPr>
          <w:rFonts w:ascii="Trebuchet MS" w:hAnsi="Trebuchet MS"/>
          <w:color w:val="000000"/>
          <w:sz w:val="20"/>
          <w:szCs w:val="20"/>
        </w:rPr>
        <w:t>.</w:t>
      </w:r>
      <w:r>
        <w:rPr>
          <w:rFonts w:ascii="Trebuchet MS" w:hAnsi="Trebuchet MS"/>
          <w:color w:val="000000"/>
          <w:sz w:val="20"/>
          <w:szCs w:val="20"/>
        </w:rPr>
        <w:t xml:space="preserve"> </w:t>
      </w:r>
      <w:r w:rsidRPr="003942BA">
        <w:rPr>
          <w:rFonts w:ascii="Trebuchet MS" w:hAnsi="Trebuchet MS"/>
          <w:color w:val="000000"/>
          <w:sz w:val="20"/>
          <w:szCs w:val="20"/>
        </w:rPr>
        <w:t xml:space="preserve">The settings for the linear regression function are done using the running function. So the user only needs to fill in the required variables, the more samples taken, the better the accuracy of the data obtained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00AB1AAB" w:rsidRPr="00D91B99">
        <w:rPr>
          <w:rFonts w:ascii="Trebuchet MS" w:hAnsi="Trebuchet MS"/>
          <w:color w:val="000000"/>
          <w:sz w:val="20"/>
          <w:szCs w:val="20"/>
        </w:rPr>
        <w:t>.</w:t>
      </w:r>
    </w:p>
    <w:p w14:paraId="26E9FD0A" w14:textId="77777777" w:rsidR="008F03D2"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The work of the interfacing voltage sensor in a simple way is to divide the voltage from the input into a voltage divider circuit of two resistors where R1 is 30K Ohm and R2 is 7.5K Ohm. The voltage range that can be measured by the module is between 0.02445 to 25 volts. As it is known that the measurement of the voltage value is carried out by connecting the measuring device in parallel with the voltage source. Then the voltage is divided into smaller units and converted into an analog signal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Comparison of the actual voltage that is converted to an analog signal.</w:t>
      </w:r>
    </w:p>
    <w:p w14:paraId="7AF93DEE" w14:textId="716206A8" w:rsidR="00DD3A2E" w:rsidRDefault="008F03D2" w:rsidP="00F07A6F">
      <w:pPr>
        <w:spacing w:after="0"/>
        <w:ind w:firstLine="426"/>
        <w:jc w:val="both"/>
        <w:rPr>
          <w:rFonts w:ascii="Trebuchet MS" w:hAnsi="Trebuchet MS"/>
          <w:color w:val="000000"/>
          <w:sz w:val="20"/>
          <w:szCs w:val="20"/>
        </w:rPr>
      </w:pPr>
      <w:r w:rsidRPr="008F03D2">
        <w:rPr>
          <w:rFonts w:ascii="Trebuchet MS" w:hAnsi="Trebuchet MS"/>
          <w:sz w:val="20"/>
          <w:szCs w:val="20"/>
        </w:rPr>
        <w:t xml:space="preserve">Then the use of the ACS712 sensor is carried out by connecting the solar panel power input in series to the load. The device utilizes the intensity of the magnetic field </w:t>
      </w:r>
      <w:r w:rsidRPr="008F03D2">
        <w:rPr>
          <w:rFonts w:ascii="Trebuchet MS" w:hAnsi="Trebuchet MS"/>
          <w:sz w:val="20"/>
          <w:szCs w:val="20"/>
        </w:rPr>
        <w:lastRenderedPageBreak/>
        <w:t xml:space="preserve">signal to the transducer provided by the </w:t>
      </w:r>
      <w:proofErr w:type="spellStart"/>
      <w:r w:rsidRPr="008F03D2">
        <w:rPr>
          <w:rFonts w:ascii="Trebuchet MS" w:hAnsi="Trebuchet MS"/>
          <w:sz w:val="20"/>
          <w:szCs w:val="20"/>
        </w:rPr>
        <w:t>BiCMOS</w:t>
      </w:r>
      <w:proofErr w:type="spellEnd"/>
      <w:r w:rsidRPr="008F03D2">
        <w:rPr>
          <w:rFonts w:ascii="Trebuchet MS" w:hAnsi="Trebuchet MS"/>
          <w:sz w:val="20"/>
          <w:szCs w:val="20"/>
        </w:rPr>
        <w:t xml:space="preserve"> Hall IC with low offset. The current flowing through the primary copper conduction path (from pins 1 and 2, to pins 3 and 4) is used as current sensing</w:t>
      </w:r>
      <w:r w:rsidR="003A0FF8" w:rsidRPr="003A0FF8">
        <w:rPr>
          <w:rFonts w:ascii="Trebuchet MS" w:hAnsi="Trebuchet MS"/>
          <w:sz w:val="20"/>
          <w:szCs w:val="20"/>
        </w:rPr>
        <w:t xml:space="preserve">. </w:t>
      </w:r>
      <w:r w:rsidRPr="008F03D2">
        <w:rPr>
          <w:rFonts w:ascii="Trebuchet MS" w:hAnsi="Trebuchet MS"/>
          <w:sz w:val="20"/>
          <w:szCs w:val="20"/>
        </w:rPr>
        <w:t xml:space="preserve">To read the zero Ampere value, the sensor voltage is set to 2.5V, which is half the VCC 5V power source voltage and the analog value read is around 511 on the Arduino Mega A0 analog pin. The sensor can withstand a wide range of temperatures </w:t>
      </w:r>
      <w:r w:rsidR="003A0FF8" w:rsidRPr="003A0FF8">
        <w:rPr>
          <w:rFonts w:ascii="Trebuchet MS" w:hAnsi="Trebuchet MS"/>
          <w:color w:val="000000"/>
          <w:sz w:val="20"/>
          <w:szCs w:val="20"/>
        </w:rPr>
        <w:t>-40 to 85</w:t>
      </w:r>
      <w:r w:rsidR="003A0FF8" w:rsidRPr="003A0FF8">
        <w:rPr>
          <w:rFonts w:ascii="Trebuchet MS" w:hAnsi="Trebuchet MS"/>
          <w:b/>
          <w:bCs/>
          <w:color w:val="000000"/>
          <w:sz w:val="20"/>
          <w:szCs w:val="20"/>
        </w:rPr>
        <w:t>º</w:t>
      </w:r>
      <w:r w:rsidR="003A0FF8" w:rsidRPr="003A0FF8">
        <w:rPr>
          <w:rFonts w:ascii="Trebuchet MS" w:hAnsi="Trebuchet MS"/>
          <w:color w:val="000000"/>
          <w:sz w:val="20"/>
          <w:szCs w:val="20"/>
        </w:rPr>
        <w:t xml:space="preserve">C </w:t>
      </w:r>
      <w:r>
        <w:rPr>
          <w:rFonts w:ascii="Trebuchet MS" w:hAnsi="Trebuchet MS"/>
          <w:color w:val="000000"/>
          <w:sz w:val="20"/>
          <w:szCs w:val="20"/>
        </w:rPr>
        <w:t>with the sensitivity range around</w:t>
      </w:r>
      <w:r w:rsidR="003A0FF8" w:rsidRPr="003A0FF8">
        <w:rPr>
          <w:rFonts w:ascii="Trebuchet MS" w:hAnsi="Trebuchet MS"/>
          <w:color w:val="000000"/>
          <w:sz w:val="20"/>
          <w:szCs w:val="20"/>
        </w:rPr>
        <w:t xml:space="preserve"> </w:t>
      </w:r>
      <w:r w:rsidR="003A0FF8" w:rsidRPr="003A0FF8">
        <w:rPr>
          <w:rFonts w:ascii="Trebuchet MS" w:hAnsi="Trebuchet MS"/>
          <w:color w:val="000000"/>
          <w:sz w:val="20"/>
          <w:szCs w:val="20"/>
          <w:u w:val="single"/>
        </w:rPr>
        <w:t>+</w:t>
      </w:r>
      <w:r w:rsidR="003A0FF8" w:rsidRPr="003A0FF8">
        <w:rPr>
          <w:rFonts w:ascii="Trebuchet MS" w:hAnsi="Trebuchet MS"/>
          <w:color w:val="000000"/>
          <w:sz w:val="20"/>
          <w:szCs w:val="20"/>
        </w:rPr>
        <w:t xml:space="preserve">100mA. </w:t>
      </w:r>
      <w:r>
        <w:rPr>
          <w:rFonts w:ascii="Trebuchet MS" w:hAnsi="Trebuchet MS"/>
          <w:color w:val="000000"/>
          <w:sz w:val="20"/>
          <w:szCs w:val="20"/>
        </w:rPr>
        <w:t xml:space="preserve">The current measurement range </w:t>
      </w:r>
      <w:r w:rsidR="003A0FF8" w:rsidRPr="003A0FF8">
        <w:rPr>
          <w:rFonts w:ascii="Trebuchet MS" w:hAnsi="Trebuchet MS"/>
          <w:color w:val="000000"/>
          <w:sz w:val="20"/>
          <w:szCs w:val="20"/>
        </w:rPr>
        <w:t>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The current signal that causes the hall effect process is packed into an analog signal.</w:t>
      </w:r>
    </w:p>
    <w:p w14:paraId="291072D9" w14:textId="41A88569" w:rsidR="007E1F26"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After all the preparations were completed, the comparison process began. Devices that have good accuracy are needed with data processing in searching for standard deviation parameters, precision and increased accuracy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007E1F26" w:rsidRPr="007E1F26">
        <w:rPr>
          <w:rFonts w:ascii="Trebuchet MS" w:hAnsi="Trebuchet MS"/>
          <w:color w:val="000000"/>
          <w:sz w:val="20"/>
          <w:szCs w:val="20"/>
        </w:rPr>
        <w:t>.</w:t>
      </w:r>
      <w:r w:rsidRPr="008F03D2">
        <w:t xml:space="preserve"> </w:t>
      </w:r>
      <w:r w:rsidRPr="008F03D2">
        <w:rPr>
          <w:rFonts w:ascii="Trebuchet MS" w:hAnsi="Trebuchet MS"/>
          <w:color w:val="000000"/>
          <w:sz w:val="20"/>
          <w:szCs w:val="20"/>
        </w:rPr>
        <w:t>To seek precision, the concept of uncertainty is approached. Precision derived from repeated measurement methods is impossible to express precisely using the concept of error. In his writings</w:t>
      </w:r>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Pr>
          <w:rFonts w:ascii="Trebuchet MS" w:hAnsi="Trebuchet MS"/>
          <w:color w:val="000000"/>
          <w:sz w:val="20"/>
          <w:szCs w:val="20"/>
        </w:rPr>
        <w:t>.</w:t>
      </w:r>
      <w:r w:rsidR="007E2F91">
        <w:rPr>
          <w:rFonts w:ascii="Trebuchet MS" w:hAnsi="Trebuchet MS"/>
          <w:color w:val="000000"/>
          <w:sz w:val="20"/>
          <w:szCs w:val="20"/>
        </w:rPr>
        <w:t xml:space="preserve"> </w:t>
      </w:r>
      <w:r w:rsidRPr="008F03D2">
        <w:rPr>
          <w:rFonts w:ascii="Trebuchet MS" w:hAnsi="Trebuchet MS"/>
          <w:color w:val="000000"/>
          <w:sz w:val="20"/>
          <w:szCs w:val="20"/>
        </w:rPr>
        <w:t xml:space="preserve">The most possible precision quantification is using the concept of uncertainty. The uncertainty originating from the precision of the method is the Standard Deviation (SD) value of the sample test used, carried out at least in </w:t>
      </w:r>
      <w:proofErr w:type="spellStart"/>
      <w:r w:rsidRPr="008F03D2">
        <w:rPr>
          <w:rFonts w:ascii="Trebuchet MS" w:hAnsi="Trebuchet MS"/>
          <w:color w:val="000000"/>
          <w:sz w:val="20"/>
          <w:szCs w:val="20"/>
        </w:rPr>
        <w:t>duplo</w:t>
      </w:r>
      <w:proofErr w:type="spellEnd"/>
      <w:r w:rsidRPr="008F03D2">
        <w:rPr>
          <w:rFonts w:ascii="Trebuchet MS" w:hAnsi="Trebuchet MS"/>
          <w:color w:val="000000"/>
          <w:sz w:val="20"/>
          <w:szCs w:val="20"/>
        </w:rPr>
        <w:t xml:space="preserve"> (3 repetitions).</w:t>
      </w:r>
      <w:r w:rsidR="002A4433" w:rsidRPr="002A4433">
        <w:t xml:space="preserve"> </w:t>
      </w:r>
      <w:r w:rsidR="002A4433" w:rsidRPr="002A4433">
        <w:rPr>
          <w:rFonts w:ascii="Trebuchet MS" w:hAnsi="Trebuchet MS"/>
          <w:color w:val="000000"/>
          <w:sz w:val="20"/>
          <w:szCs w:val="20"/>
        </w:rPr>
        <w:t>Using the CL (Confident Level) theory, the coverage probability obtained in the first approach changes the nominal uncertainty interval. The confidence level used in general is 95%, the treatment where the confidence level is 95% (the sample value will represent the value of the population where the sample variation originates). Then the level of feasibility for the new device can be ascertained by the results obtained.</w:t>
      </w:r>
      <w:r w:rsidR="00B6683A">
        <w:rPr>
          <w:rFonts w:ascii="Trebuchet MS" w:hAnsi="Trebuchet MS"/>
          <w:color w:val="000000"/>
          <w:sz w:val="20"/>
          <w:szCs w:val="20"/>
        </w:rPr>
        <w:t xml:space="preserve"> </w:t>
      </w:r>
      <w:r w:rsidR="002A4433" w:rsidRPr="002A4433">
        <w:rPr>
          <w:rFonts w:ascii="Trebuchet MS" w:hAnsi="Trebuchet MS"/>
          <w:color w:val="000000"/>
          <w:sz w:val="20"/>
          <w:szCs w:val="20"/>
        </w:rPr>
        <w:t>The process of taking variations from variables is carried out simultaneously with field data collection as a form of direct comparison. The calculation of the differentiation formation process is realized by the equation</w:t>
      </w:r>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4B060EE7">
            <wp:extent cx="2337683" cy="52415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64770" cy="5302272"/>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6055317" w14:textId="77777777" w:rsidR="002A4433" w:rsidRDefault="002A4433" w:rsidP="0001241B">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Measurements were made on the solar PV module by entering the formula calculation results equation from the </w:t>
      </w:r>
      <w:r w:rsidRPr="002A4433">
        <w:rPr>
          <w:rFonts w:ascii="Trebuchet MS" w:hAnsi="Trebuchet MS"/>
          <w:color w:val="000000"/>
          <w:sz w:val="20"/>
          <w:szCs w:val="20"/>
        </w:rPr>
        <w:lastRenderedPageBreak/>
        <w:t>calibration of analog data measurements. Then the data is compared with the results of direct measurements of the voltage value and current value on a digital multimeter.</w:t>
      </w:r>
    </w:p>
    <w:p w14:paraId="4A47240A" w14:textId="77777777" w:rsidR="002A4433" w:rsidRDefault="002A4433" w:rsidP="002A4EAD">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Analog data that is read from the sensor is processed into the filtering stage to reduce variations and fluctuations in the readings that occur. The filtering process is divided into two phases. The first filtering is done by finding the average value of the first 10 analog data values </w:t>
      </w:r>
      <w:r w:rsidRPr="002A4433">
        <w:rPr>
          <w:rFonts w:ascii="Arial" w:hAnsi="Arial" w:cs="Arial"/>
          <w:color w:val="000000"/>
          <w:sz w:val="20"/>
          <w:szCs w:val="20"/>
        </w:rPr>
        <w:t>​​</w:t>
      </w:r>
      <w:r w:rsidRPr="002A4433">
        <w:rPr>
          <w:rFonts w:ascii="Trebuchet MS" w:hAnsi="Trebuchet MS"/>
          <w:color w:val="000000"/>
          <w:sz w:val="20"/>
          <w:szCs w:val="20"/>
        </w:rPr>
        <w:t xml:space="preserve">that are read from the current and voltage sensors. The data that has been filtered from the voltage value is entered into the equation of the calculated formula in the calibration process. Interpolation is carried out to calculate each value of the voltage, current, power and energy produced. The calculated data is filtered again by looking for the terms of the value that appear most often or looking for the mode value of the first 50 data sets that have been read </w:t>
      </w:r>
      <w:proofErr w:type="gramStart"/>
      <w:r w:rsidRPr="002A4433">
        <w:rPr>
          <w:rFonts w:ascii="Trebuchet MS" w:hAnsi="Trebuchet MS"/>
          <w:color w:val="000000"/>
          <w:sz w:val="20"/>
          <w:szCs w:val="20"/>
        </w:rPr>
        <w:t>in an effort to</w:t>
      </w:r>
      <w:proofErr w:type="gramEnd"/>
      <w:r w:rsidRPr="002A4433">
        <w:rPr>
          <w:rFonts w:ascii="Trebuchet MS" w:hAnsi="Trebuchet MS"/>
          <w:color w:val="000000"/>
          <w:sz w:val="20"/>
          <w:szCs w:val="20"/>
        </w:rPr>
        <w:t xml:space="preserve"> increase precision and accuracy in the reading process.</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392EC5BA" w:rsidR="004F5C5A" w:rsidRDefault="002A4433" w:rsidP="002E1A3A">
      <w:pPr>
        <w:spacing w:after="240"/>
        <w:ind w:firstLine="425"/>
        <w:jc w:val="both"/>
        <w:rPr>
          <w:rFonts w:ascii="Trebuchet MS" w:hAnsi="Trebuchet MS" w:cs="Times New Roman"/>
          <w:sz w:val="20"/>
        </w:rPr>
      </w:pPr>
      <w:r w:rsidRPr="002A4433">
        <w:rPr>
          <w:rFonts w:ascii="Trebuchet MS" w:hAnsi="Trebuchet MS" w:cs="Times New Roman"/>
          <w:sz w:val="20"/>
        </w:rPr>
        <w:t xml:space="preserve">The data collection process in this study was carried out using a device connected to the Bluetooth sensor HC-SR05 device as a medium for sending </w:t>
      </w:r>
      <w:proofErr w:type="spellStart"/>
      <w:r w:rsidRPr="002A4433">
        <w:rPr>
          <w:rFonts w:ascii="Trebuchet MS" w:hAnsi="Trebuchet MS" w:cs="Times New Roman"/>
          <w:sz w:val="20"/>
        </w:rPr>
        <w:t>realtime</w:t>
      </w:r>
      <w:proofErr w:type="spellEnd"/>
      <w:r w:rsidRPr="002A4433">
        <w:rPr>
          <w:rFonts w:ascii="Trebuchet MS" w:hAnsi="Trebuchet MS" w:cs="Times New Roman"/>
          <w:sz w:val="20"/>
        </w:rPr>
        <w:t xml:space="preserve"> data from the sensor. Then the comparative calculation value is given to get the error variation (Error) from the device reading. After that the level of uncertainty on the sensor is determined, as a form of device confidence in a universal measuring instrument or actual measuring equipmen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5A53281" w14:textId="62704176" w:rsidR="009B2AF0" w:rsidRDefault="002A4433" w:rsidP="007A624B">
      <w:pPr>
        <w:spacing w:after="0" w:line="240" w:lineRule="auto"/>
        <w:ind w:firstLine="426"/>
        <w:jc w:val="both"/>
        <w:rPr>
          <w:rFonts w:ascii="Calibri" w:eastAsia="Times New Roman" w:hAnsi="Calibri" w:cs="Calibri"/>
          <w:color w:val="000000"/>
          <w:lang w:val="en-ID" w:eastAsia="en-ID"/>
        </w:rPr>
      </w:pPr>
      <w:r w:rsidRPr="002A4433">
        <w:rPr>
          <w:rFonts w:ascii="Calibri" w:eastAsia="Times New Roman" w:hAnsi="Calibri" w:cs="Calibri"/>
          <w:color w:val="000000"/>
          <w:lang w:val="en-ID" w:eastAsia="en-ID"/>
        </w:rPr>
        <w:t xml:space="preserve">The measurement data on the device shows that the increase and stability of the voltage tend to be better on sunny day conditions. The solar PV module starts to generate voltage at 06:00 where the process </w:t>
      </w:r>
      <w:r w:rsidRPr="002A4433">
        <w:rPr>
          <w:rFonts w:ascii="Calibri" w:eastAsia="Times New Roman" w:hAnsi="Calibri" w:cs="Calibri"/>
          <w:color w:val="000000"/>
          <w:lang w:val="en-ID" w:eastAsia="en-ID"/>
        </w:rPr>
        <w:lastRenderedPageBreak/>
        <w:t>is faster than on a rainy day. The bullish pattern that is formed also moves faster. At 14:00, Sunny day experienced a decrease process which was disrupted due to changes in light intensity due to the presence of cloudy clouds. The range of voltage, current and power is stable at 08:30-14:00 with an average of 8.9268 Watts. The highest power is at 9.5942 Watt. In the later comparison, the variable used is sunny day with constant variation and intensity. Because the work of the solar PV module is not disturbed, ideal conditions can be measured through measuring devices and instruments.</w:t>
      </w: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A56201" w:rsidRPr="00C24B98" w14:paraId="4FA280CD" w14:textId="77777777" w:rsidTr="00C24B98">
        <w:tc>
          <w:tcPr>
            <w:tcW w:w="709" w:type="dxa"/>
            <w:vAlign w:val="center"/>
          </w:tcPr>
          <w:p w14:paraId="1412AE2E" w14:textId="33118737"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w:t>
            </w:r>
            <w:r w:rsidR="00517B34" w:rsidRPr="00C24B98">
              <w:rPr>
                <w:rFonts w:ascii="Trebuchet MS" w:hAnsi="Trebuchet MS" w:cs="Times New Roman"/>
                <w:b/>
                <w:bCs/>
                <w:sz w:val="18"/>
                <w:szCs w:val="18"/>
              </w:rPr>
              <w:t>ice</w:t>
            </w:r>
            <w:r w:rsidRPr="00C24B98">
              <w:rPr>
                <w:rFonts w:ascii="Trebuchet MS" w:hAnsi="Trebuchet MS" w:cs="Times New Roman"/>
                <w:b/>
                <w:bCs/>
                <w:sz w:val="18"/>
                <w:szCs w:val="18"/>
              </w:rPr>
              <w:t xml:space="preserve"> (</w:t>
            </w:r>
            <w:proofErr w:type="spellStart"/>
            <w:r w:rsidRPr="00C24B98">
              <w:rPr>
                <w:rFonts w:ascii="Trebuchet MS" w:hAnsi="Trebuchet MS" w:cs="Times New Roman"/>
                <w:b/>
                <w:bCs/>
                <w:sz w:val="18"/>
                <w:szCs w:val="18"/>
              </w:rPr>
              <w:t>V</w:t>
            </w:r>
            <w:r w:rsidR="008B240B"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6680C36C" w14:textId="2F2CBA77" w:rsidR="00385054" w:rsidRPr="00C24B98" w:rsidRDefault="00385054" w:rsidP="00503835">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517B34" w:rsidRPr="00C24B98">
              <w:rPr>
                <w:rFonts w:ascii="Trebuchet MS" w:hAnsi="Trebuchet MS" w:cs="Times New Roman"/>
                <w:b/>
                <w:bCs/>
                <w:sz w:val="18"/>
                <w:szCs w:val="18"/>
              </w:rPr>
              <w:t>rume</w:t>
            </w:r>
            <w:r w:rsidR="008B398C" w:rsidRPr="00C24B98">
              <w:rPr>
                <w:rFonts w:ascii="Trebuchet MS" w:hAnsi="Trebuchet MS" w:cs="Times New Roman"/>
                <w:b/>
                <w:bCs/>
                <w:sz w:val="18"/>
                <w:szCs w:val="18"/>
              </w:rPr>
              <w:t>n</w:t>
            </w:r>
            <w:r w:rsidR="00517B34" w:rsidRPr="00C24B98">
              <w:rPr>
                <w:rFonts w:ascii="Trebuchet MS" w:hAnsi="Trebuchet MS" w:cs="Times New Roman"/>
                <w:b/>
                <w:bCs/>
                <w:sz w:val="18"/>
                <w:szCs w:val="18"/>
              </w:rPr>
              <w:t>t</w:t>
            </w:r>
            <w:r w:rsidRPr="00C24B98">
              <w:rPr>
                <w:rFonts w:ascii="Trebuchet MS" w:hAnsi="Trebuchet MS" w:cs="Times New Roman"/>
                <w:b/>
                <w:bCs/>
                <w:sz w:val="18"/>
                <w:szCs w:val="18"/>
              </w:rPr>
              <w:t xml:space="preserve"> (V)</w:t>
            </w:r>
          </w:p>
        </w:tc>
        <w:tc>
          <w:tcPr>
            <w:tcW w:w="709" w:type="dxa"/>
            <w:vAlign w:val="center"/>
          </w:tcPr>
          <w:p w14:paraId="1F376334" w14:textId="7F64076F" w:rsidR="00385054" w:rsidRPr="00C24B98" w:rsidRDefault="000F0A46" w:rsidP="00503835">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5C3B38" w:rsidRPr="000F0A46">
              <w:rPr>
                <w:rFonts w:ascii="Trebuchet MS" w:hAnsi="Trebuchet MS" w:cs="Times New Roman"/>
                <w:b/>
                <w:bCs/>
                <w:sz w:val="18"/>
                <w:szCs w:val="18"/>
              </w:rPr>
              <w:t xml:space="preserve"> (V</w:t>
            </w:r>
            <w:r w:rsidR="005C3B38">
              <w:rPr>
                <w:rFonts w:ascii="Trebuchet MS" w:hAnsi="Trebuchet MS" w:cs="Times New Roman"/>
                <w:b/>
                <w:bCs/>
                <w:sz w:val="18"/>
                <w:szCs w:val="18"/>
              </w:rPr>
              <w:t>)</w:t>
            </w:r>
          </w:p>
        </w:tc>
        <w:tc>
          <w:tcPr>
            <w:tcW w:w="708" w:type="dxa"/>
            <w:vAlign w:val="center"/>
          </w:tcPr>
          <w:p w14:paraId="74D5F846" w14:textId="3CAA98D5" w:rsidR="00385054" w:rsidRPr="00C24B98" w:rsidRDefault="00543AED" w:rsidP="00503835">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w:t>
            </w:r>
            <w:r w:rsidR="005A33E0" w:rsidRPr="00C24B98">
              <w:rPr>
                <w:rFonts w:ascii="Trebuchet MS" w:hAnsi="Trebuchet MS" w:cs="Times New Roman"/>
                <w:b/>
                <w:bCs/>
                <w:sz w:val="18"/>
                <w:szCs w:val="18"/>
              </w:rPr>
              <w:t>alat</w:t>
            </w:r>
            <w:proofErr w:type="spellEnd"/>
            <w:r w:rsidR="000E1210">
              <w:rPr>
                <w:rFonts w:ascii="Trebuchet MS" w:hAnsi="Trebuchet MS" w:cs="Times New Roman"/>
                <w:b/>
                <w:bCs/>
                <w:sz w:val="18"/>
                <w:szCs w:val="18"/>
              </w:rPr>
              <w:t xml:space="preserve"> (%)</w:t>
            </w:r>
          </w:p>
        </w:tc>
      </w:tr>
      <w:tr w:rsidR="00C24B98" w:rsidRPr="00C24B98" w14:paraId="142715A8" w14:textId="77777777" w:rsidTr="008125DD">
        <w:tc>
          <w:tcPr>
            <w:tcW w:w="709" w:type="dxa"/>
            <w:vAlign w:val="center"/>
          </w:tcPr>
          <w:p w14:paraId="3C5DF105" w14:textId="50629E1A"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28341D8D" w14:textId="7BE4F791" w:rsidR="00C24B98" w:rsidRPr="00C24B98" w:rsidRDefault="00C24B98" w:rsidP="00503835">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725E8555" w14:textId="47F9C62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43947DA0" w14:textId="4F49E4FF"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2F2E094A" w14:textId="05BC785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C24B98" w:rsidRPr="00C24B98" w14:paraId="31AC87CE" w14:textId="77777777" w:rsidTr="008125DD">
        <w:tc>
          <w:tcPr>
            <w:tcW w:w="709" w:type="dxa"/>
            <w:vAlign w:val="center"/>
          </w:tcPr>
          <w:p w14:paraId="01AFE166" w14:textId="7E25235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3A76833B" w14:textId="516EE371"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6F9546EC" w14:textId="7CC2F03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62649A29" w14:textId="60E2DC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CCEB96E" w14:textId="2A60645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0908744E" w14:textId="77777777" w:rsidTr="008125DD">
        <w:tc>
          <w:tcPr>
            <w:tcW w:w="709" w:type="dxa"/>
            <w:vAlign w:val="center"/>
          </w:tcPr>
          <w:p w14:paraId="27F0DC2F" w14:textId="166654B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42E2B151" w14:textId="5263D3B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0DB95535" w14:textId="5D3E15A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2F49EFC8" w14:textId="7A24DC5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A06917F" w14:textId="4EF617D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C24B98" w:rsidRPr="00C24B98" w14:paraId="066C1F71" w14:textId="77777777" w:rsidTr="008125DD">
        <w:tc>
          <w:tcPr>
            <w:tcW w:w="709" w:type="dxa"/>
            <w:vAlign w:val="center"/>
          </w:tcPr>
          <w:p w14:paraId="36186635" w14:textId="15FAB2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24628C89" w14:textId="47B4B43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73B62015" w14:textId="6DF87A9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596E6C6F" w14:textId="732618C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CF9CE4D" w14:textId="51FCD8A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6ECCEF7E" w14:textId="77777777" w:rsidTr="008125DD">
        <w:tc>
          <w:tcPr>
            <w:tcW w:w="709" w:type="dxa"/>
            <w:vAlign w:val="center"/>
          </w:tcPr>
          <w:p w14:paraId="1F69D18E" w14:textId="0FC2FF5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7CFEDFC1" w14:textId="780FDA7B"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58DAE7AC" w14:textId="6EB1842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26273A5D" w14:textId="17923BA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0F6955D" w14:textId="6C10B18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64B04D1B" w14:textId="77777777" w:rsidTr="008125DD">
        <w:tc>
          <w:tcPr>
            <w:tcW w:w="709" w:type="dxa"/>
            <w:vAlign w:val="center"/>
          </w:tcPr>
          <w:p w14:paraId="45868A52" w14:textId="0AF5440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57544A7" w14:textId="0D5087C7"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0ED7A4D8" w14:textId="414B661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1B747BE8" w14:textId="60064A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01DBB4B6" w14:textId="57772B4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C24B98" w:rsidRPr="00C24B98" w14:paraId="29846FE7" w14:textId="77777777" w:rsidTr="008125DD">
        <w:tc>
          <w:tcPr>
            <w:tcW w:w="709" w:type="dxa"/>
            <w:vAlign w:val="center"/>
          </w:tcPr>
          <w:p w14:paraId="535DCC81" w14:textId="7185F82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507B4A41" w14:textId="3C7B5ED2"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24DC6DD7" w14:textId="7E06B39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5C2451D1" w14:textId="6C57C2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6E9CDC" w14:textId="11C36B3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5C921125" w14:textId="77777777" w:rsidTr="008125DD">
        <w:tc>
          <w:tcPr>
            <w:tcW w:w="709" w:type="dxa"/>
            <w:vAlign w:val="center"/>
          </w:tcPr>
          <w:p w14:paraId="45033CD7" w14:textId="70E322C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2841E3CA" w14:textId="752E950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2CC9481" w14:textId="3E7C389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20ABE015" w14:textId="7DE0314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D69BD5A" w14:textId="10F476C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7B8F4EC2" w14:textId="77777777" w:rsidTr="008125DD">
        <w:tc>
          <w:tcPr>
            <w:tcW w:w="709" w:type="dxa"/>
            <w:vAlign w:val="center"/>
          </w:tcPr>
          <w:p w14:paraId="2FAEABA7" w14:textId="09DBC15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5AFBEFD8" w14:textId="1F4583F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E2D2AEE" w14:textId="4032013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794F64F4" w14:textId="1CD095F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5D4B0CB" w14:textId="0D7D24F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306F02C6" w14:textId="77777777" w:rsidTr="008125DD">
        <w:tc>
          <w:tcPr>
            <w:tcW w:w="709" w:type="dxa"/>
            <w:vAlign w:val="center"/>
          </w:tcPr>
          <w:p w14:paraId="633B13B6" w14:textId="6A3AE3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6C70163D" w14:textId="26724F8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23121C4C" w14:textId="30BFCB3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08D44616" w14:textId="0915FEB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2916F7D" w14:textId="15007A9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331E16EA" w14:textId="77777777" w:rsidTr="008125DD">
        <w:tc>
          <w:tcPr>
            <w:tcW w:w="709" w:type="dxa"/>
            <w:vAlign w:val="center"/>
          </w:tcPr>
          <w:p w14:paraId="5F4D6D2C" w14:textId="646B03A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3862196F" w14:textId="5C937EB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2676991C" w14:textId="1AB23C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2EDC7C39" w14:textId="2BD9B87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B966142" w14:textId="4E6CB32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390E672F" w14:textId="77777777" w:rsidTr="008125DD">
        <w:tc>
          <w:tcPr>
            <w:tcW w:w="709" w:type="dxa"/>
            <w:vAlign w:val="center"/>
          </w:tcPr>
          <w:p w14:paraId="2B84D0A7" w14:textId="1D843E8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1456D96" w14:textId="30B90F1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7F89E1F0" w14:textId="25A90F1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67ADBB35" w14:textId="5A860B4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0EF3C662" w14:textId="3B228C8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C24B98" w:rsidRPr="00C24B98" w14:paraId="44BA3BD6" w14:textId="77777777" w:rsidTr="008125DD">
        <w:tc>
          <w:tcPr>
            <w:tcW w:w="709" w:type="dxa"/>
            <w:vAlign w:val="center"/>
          </w:tcPr>
          <w:p w14:paraId="4466A0C3" w14:textId="512402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3032445D" w14:textId="16F3F76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1375705D" w14:textId="7D9B09C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1B646BB1" w14:textId="636BE4D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68418D9" w14:textId="3776065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7CB90494" w14:textId="77777777" w:rsidTr="008125DD">
        <w:tc>
          <w:tcPr>
            <w:tcW w:w="709" w:type="dxa"/>
            <w:vAlign w:val="center"/>
          </w:tcPr>
          <w:p w14:paraId="2C618E90" w14:textId="6D20E8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5A6E788" w14:textId="7B31042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5F0D0F3E" w14:textId="1C9EE7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130E9844" w14:textId="3D3790A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1F41AE8" w14:textId="45DCFAC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C24B98" w:rsidRPr="00C24B98" w14:paraId="58334838" w14:textId="77777777" w:rsidTr="008125DD">
        <w:tc>
          <w:tcPr>
            <w:tcW w:w="709" w:type="dxa"/>
            <w:vAlign w:val="center"/>
          </w:tcPr>
          <w:p w14:paraId="409E337D" w14:textId="453479D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102A0ACC" w14:textId="2282EDF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37ECEA0F" w14:textId="76B0FCC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16DC12E6" w14:textId="17B45F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3CDC60B" w14:textId="498DD50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C24B98" w:rsidRPr="00C24B98" w14:paraId="077DBB74" w14:textId="77777777" w:rsidTr="008125DD">
        <w:tc>
          <w:tcPr>
            <w:tcW w:w="709" w:type="dxa"/>
            <w:vAlign w:val="center"/>
          </w:tcPr>
          <w:p w14:paraId="1CE940D5" w14:textId="4902E18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3B68FB7A" w14:textId="27814E2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458457D4" w14:textId="0307D9A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012A380F" w14:textId="7DD304C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4BB55B55" w14:textId="61331A0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7474921E" w14:textId="77777777" w:rsidTr="008125DD">
        <w:tc>
          <w:tcPr>
            <w:tcW w:w="709" w:type="dxa"/>
            <w:vAlign w:val="center"/>
          </w:tcPr>
          <w:p w14:paraId="68F56F0F" w14:textId="59D72C9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2AB2780E" w14:textId="070CFD7E"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BB47041" w14:textId="4305EA3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744325CE" w14:textId="236C773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F0E58E1" w14:textId="007980B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3EB641E9" w14:textId="77777777" w:rsidTr="008125DD">
        <w:tc>
          <w:tcPr>
            <w:tcW w:w="709" w:type="dxa"/>
            <w:vAlign w:val="center"/>
          </w:tcPr>
          <w:p w14:paraId="50ADFCF5" w14:textId="252A4CB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3DCE2E14" w14:textId="79CFDBE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29CA7E66" w14:textId="6BDFC7E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585FCD52" w14:textId="1326D9F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6E549A74" w14:textId="504CAD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C24B98" w:rsidRPr="00C24B98" w14:paraId="524BC107" w14:textId="77777777" w:rsidTr="008125DD">
        <w:tc>
          <w:tcPr>
            <w:tcW w:w="709" w:type="dxa"/>
            <w:vAlign w:val="center"/>
          </w:tcPr>
          <w:p w14:paraId="645661BF" w14:textId="38AE3A7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0F0D5B2" w14:textId="45A77606"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1242EA6E" w14:textId="63911B9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2C282C7E" w14:textId="5485AA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C3FAFE6" w14:textId="28A7DA7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C24B98" w:rsidRPr="00C24B98" w14:paraId="1DFDFE5F" w14:textId="77777777" w:rsidTr="008125DD">
        <w:tc>
          <w:tcPr>
            <w:tcW w:w="709" w:type="dxa"/>
            <w:vAlign w:val="center"/>
          </w:tcPr>
          <w:p w14:paraId="15051D35" w14:textId="50836FF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003E40FE" w14:textId="54036C8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6F4FEF5E" w14:textId="711AC27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689ED199" w14:textId="26F0D08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2FDBCAC0" w14:textId="4A75E96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C24B98" w:rsidRPr="00C24B98" w14:paraId="0B8A697A" w14:textId="77777777" w:rsidTr="008125DD">
        <w:tc>
          <w:tcPr>
            <w:tcW w:w="709" w:type="dxa"/>
            <w:vAlign w:val="center"/>
          </w:tcPr>
          <w:p w14:paraId="75E29959" w14:textId="3C9316D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121DC41" w14:textId="0FA4E64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5B0B52E6" w14:textId="3149B70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2,</w:t>
            </w:r>
            <w:r w:rsidR="00F8579E">
              <w:rPr>
                <w:rFonts w:ascii="Trebuchet MS" w:hAnsi="Trebuchet MS" w:cs="Times New Roman"/>
                <w:sz w:val="18"/>
                <w:szCs w:val="18"/>
              </w:rPr>
              <w:t>02</w:t>
            </w:r>
          </w:p>
        </w:tc>
        <w:tc>
          <w:tcPr>
            <w:tcW w:w="709" w:type="dxa"/>
            <w:vAlign w:val="bottom"/>
          </w:tcPr>
          <w:p w14:paraId="5C781E9D" w14:textId="37B01B6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sidR="00F8579E">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073B5DCE" w14:textId="3A1C5024" w:rsidR="00C24B98" w:rsidRPr="00C24B98" w:rsidRDefault="00F8579E" w:rsidP="00C24B98">
            <w:pPr>
              <w:spacing w:after="0"/>
              <w:jc w:val="center"/>
              <w:rPr>
                <w:rFonts w:ascii="Trebuchet MS" w:hAnsi="Trebuchet MS" w:cs="Times New Roman"/>
                <w:sz w:val="18"/>
                <w:szCs w:val="18"/>
              </w:rPr>
            </w:pPr>
            <w:r>
              <w:rPr>
                <w:rFonts w:ascii="Trebuchet MS" w:hAnsi="Trebuchet MS" w:cs="Calibri"/>
                <w:color w:val="000000"/>
                <w:sz w:val="18"/>
                <w:szCs w:val="18"/>
              </w:rPr>
              <w:t>0</w:t>
            </w:r>
            <w:r w:rsidR="00C24B98" w:rsidRPr="00C24B98">
              <w:rPr>
                <w:rFonts w:ascii="Trebuchet MS" w:hAnsi="Trebuchet MS" w:cs="Calibri"/>
                <w:color w:val="000000"/>
                <w:sz w:val="18"/>
                <w:szCs w:val="18"/>
              </w:rPr>
              <w:t>,</w:t>
            </w:r>
            <w:r>
              <w:rPr>
                <w:rFonts w:ascii="Trebuchet MS" w:hAnsi="Trebuchet MS" w:cs="Calibri"/>
                <w:color w:val="000000"/>
                <w:sz w:val="18"/>
                <w:szCs w:val="18"/>
              </w:rPr>
              <w:t>9</w:t>
            </w:r>
            <w:r w:rsidR="00C24B98" w:rsidRPr="00C24B98">
              <w:rPr>
                <w:rFonts w:ascii="Trebuchet MS" w:hAnsi="Trebuchet MS" w:cs="Calibri"/>
                <w:color w:val="000000"/>
                <w:sz w:val="18"/>
                <w:szCs w:val="18"/>
              </w:rPr>
              <w:t>9</w:t>
            </w:r>
          </w:p>
        </w:tc>
      </w:tr>
    </w:tbl>
    <w:p w14:paraId="470CA564" w14:textId="77777777" w:rsidR="00AD73F5" w:rsidRDefault="00AD73F5" w:rsidP="00AD73F5">
      <w:pPr>
        <w:spacing w:after="0"/>
        <w:jc w:val="both"/>
        <w:rPr>
          <w:rFonts w:ascii="Trebuchet MS" w:hAnsi="Trebuchet MS" w:cs="Times New Roman"/>
          <w:sz w:val="20"/>
        </w:rPr>
      </w:pPr>
    </w:p>
    <w:p w14:paraId="2FCC5A26" w14:textId="7A0AD18E" w:rsidR="00AD73F5" w:rsidRDefault="002A4433" w:rsidP="00990EAC">
      <w:pPr>
        <w:spacing w:after="240"/>
        <w:ind w:firstLine="426"/>
        <w:jc w:val="both"/>
        <w:rPr>
          <w:rFonts w:ascii="Trebuchet MS" w:hAnsi="Trebuchet MS" w:cs="Times New Roman"/>
          <w:sz w:val="20"/>
        </w:rPr>
      </w:pPr>
      <w:r w:rsidRPr="002A4433">
        <w:rPr>
          <w:rFonts w:ascii="Trebuchet MS" w:hAnsi="Trebuchet MS" w:cs="Times New Roman"/>
          <w:sz w:val="20"/>
        </w:rPr>
        <w:t>The result of the comparison of the measurement process is to obtain the error value from the voltage sensor measurement. The amount of error that occurs in the measurement ranges from 0.42 to 1.01 percent with a standard deviation of 0.02 to 0.12 volts.</w:t>
      </w:r>
    </w:p>
    <w:p w14:paraId="77F361BC" w14:textId="69828DF0" w:rsidR="00F37504" w:rsidRDefault="00F37504" w:rsidP="00F37504">
      <w:pPr>
        <w:spacing w:after="240"/>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295BE6" w:rsidRPr="00C24B98" w14:paraId="708854ED" w14:textId="77777777" w:rsidTr="00AE7939">
        <w:tc>
          <w:tcPr>
            <w:tcW w:w="709" w:type="dxa"/>
            <w:vAlign w:val="center"/>
          </w:tcPr>
          <w:p w14:paraId="08D8C5D1"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7F2989E3"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779BB4AF" w14:textId="77777777" w:rsidR="00295BE6" w:rsidRPr="00C24B98" w:rsidRDefault="00295BE6" w:rsidP="00AE7939">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rument (V)</w:t>
            </w:r>
          </w:p>
        </w:tc>
        <w:tc>
          <w:tcPr>
            <w:tcW w:w="709" w:type="dxa"/>
            <w:vAlign w:val="center"/>
          </w:tcPr>
          <w:p w14:paraId="2B6F9B15" w14:textId="77777777" w:rsidR="00295BE6" w:rsidRPr="00C24B98" w:rsidRDefault="00295BE6" w:rsidP="00AE7939">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Pr="000F0A46">
              <w:rPr>
                <w:rFonts w:ascii="Trebuchet MS" w:hAnsi="Trebuchet MS" w:cs="Times New Roman"/>
                <w:b/>
                <w:bCs/>
                <w:sz w:val="18"/>
                <w:szCs w:val="18"/>
              </w:rPr>
              <w:t xml:space="preserve"> (V</w:t>
            </w:r>
            <w:r>
              <w:rPr>
                <w:rFonts w:ascii="Trebuchet MS" w:hAnsi="Trebuchet MS" w:cs="Times New Roman"/>
                <w:b/>
                <w:bCs/>
                <w:sz w:val="18"/>
                <w:szCs w:val="18"/>
              </w:rPr>
              <w:t>)</w:t>
            </w:r>
          </w:p>
        </w:tc>
        <w:tc>
          <w:tcPr>
            <w:tcW w:w="708" w:type="dxa"/>
            <w:vAlign w:val="center"/>
          </w:tcPr>
          <w:p w14:paraId="739D31B1" w14:textId="77777777" w:rsidR="00295BE6" w:rsidRPr="00C24B98" w:rsidRDefault="00295BE6" w:rsidP="00AE7939">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p>
        </w:tc>
      </w:tr>
      <w:tr w:rsidR="00295BE6" w:rsidRPr="00C24B98" w14:paraId="54F89FF5" w14:textId="77777777" w:rsidTr="00AE7939">
        <w:tc>
          <w:tcPr>
            <w:tcW w:w="709" w:type="dxa"/>
            <w:vAlign w:val="center"/>
          </w:tcPr>
          <w:p w14:paraId="392EEB3B"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5802F5E6" w14:textId="77777777" w:rsidR="00295BE6" w:rsidRPr="00C24B98" w:rsidRDefault="00295BE6" w:rsidP="00AE7939">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04A04CA1"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14A86853"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1BB6F599"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295BE6" w:rsidRPr="00C24B98" w14:paraId="2B4D0763" w14:textId="77777777" w:rsidTr="00AE7939">
        <w:tc>
          <w:tcPr>
            <w:tcW w:w="709" w:type="dxa"/>
            <w:vAlign w:val="center"/>
          </w:tcPr>
          <w:p w14:paraId="611D6E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412E48B6"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27A8583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004D179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88FAF8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444F5060" w14:textId="77777777" w:rsidTr="00AE7939">
        <w:tc>
          <w:tcPr>
            <w:tcW w:w="709" w:type="dxa"/>
            <w:vAlign w:val="center"/>
          </w:tcPr>
          <w:p w14:paraId="45213E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275B1CB1"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6D686BB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59F86AB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2A240E8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295BE6" w:rsidRPr="00C24B98" w14:paraId="7636F552" w14:textId="77777777" w:rsidTr="00AE7939">
        <w:tc>
          <w:tcPr>
            <w:tcW w:w="709" w:type="dxa"/>
            <w:vAlign w:val="center"/>
          </w:tcPr>
          <w:p w14:paraId="31CB573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60DD480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2421CC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3FA58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D8158C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4D03E76" w14:textId="77777777" w:rsidTr="00AE7939">
        <w:tc>
          <w:tcPr>
            <w:tcW w:w="709" w:type="dxa"/>
            <w:vAlign w:val="center"/>
          </w:tcPr>
          <w:p w14:paraId="356E4B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635C82BA"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6F0FF71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5286AE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13E0740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ED35729" w14:textId="77777777" w:rsidTr="00AE7939">
        <w:tc>
          <w:tcPr>
            <w:tcW w:w="709" w:type="dxa"/>
            <w:vAlign w:val="center"/>
          </w:tcPr>
          <w:p w14:paraId="63F8E9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F1E87D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314DBC7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0E42E82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D12DB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295BE6" w:rsidRPr="00C24B98" w14:paraId="151C39E3" w14:textId="77777777" w:rsidTr="00AE7939">
        <w:tc>
          <w:tcPr>
            <w:tcW w:w="709" w:type="dxa"/>
            <w:vAlign w:val="center"/>
          </w:tcPr>
          <w:p w14:paraId="3CC3BB0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3BE9D9A0"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154E94D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02AFA0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26A14D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962DDBF" w14:textId="77777777" w:rsidTr="00AE7939">
        <w:tc>
          <w:tcPr>
            <w:tcW w:w="709" w:type="dxa"/>
            <w:vAlign w:val="center"/>
          </w:tcPr>
          <w:p w14:paraId="76E56A1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5A23F02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FC04B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7F13BC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33373E6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6AD9348" w14:textId="77777777" w:rsidTr="00AE7939">
        <w:tc>
          <w:tcPr>
            <w:tcW w:w="709" w:type="dxa"/>
            <w:vAlign w:val="center"/>
          </w:tcPr>
          <w:p w14:paraId="10E1D5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42D33AFD"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3C8AD3E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34EF1BA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5404C9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6B9E9B7C" w14:textId="77777777" w:rsidTr="00AE7939">
        <w:tc>
          <w:tcPr>
            <w:tcW w:w="709" w:type="dxa"/>
            <w:vAlign w:val="center"/>
          </w:tcPr>
          <w:p w14:paraId="5BF808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55604F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6AC724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74C2131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462C14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9238248" w14:textId="77777777" w:rsidTr="00AE7939">
        <w:tc>
          <w:tcPr>
            <w:tcW w:w="709" w:type="dxa"/>
            <w:vAlign w:val="center"/>
          </w:tcPr>
          <w:p w14:paraId="3EBFCF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5F7C81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467D879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58C77B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7DFA0A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CFC035E" w14:textId="77777777" w:rsidTr="00AE7939">
        <w:tc>
          <w:tcPr>
            <w:tcW w:w="709" w:type="dxa"/>
            <w:vAlign w:val="center"/>
          </w:tcPr>
          <w:p w14:paraId="4249ECF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9153772"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DFCD7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57D972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4BFC66A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295BE6" w:rsidRPr="00C24B98" w14:paraId="74296DA8" w14:textId="77777777" w:rsidTr="00AE7939">
        <w:tc>
          <w:tcPr>
            <w:tcW w:w="709" w:type="dxa"/>
            <w:vAlign w:val="center"/>
          </w:tcPr>
          <w:p w14:paraId="5B1A050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10402CF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0909115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3BEBE14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632DEE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3DA9323E" w14:textId="77777777" w:rsidTr="00AE7939">
        <w:tc>
          <w:tcPr>
            <w:tcW w:w="709" w:type="dxa"/>
            <w:vAlign w:val="center"/>
          </w:tcPr>
          <w:p w14:paraId="7460C2E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F23433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46D72AB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478F7B9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685FF8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295BE6" w:rsidRPr="00C24B98" w14:paraId="067C598C" w14:textId="77777777" w:rsidTr="00AE7939">
        <w:tc>
          <w:tcPr>
            <w:tcW w:w="709" w:type="dxa"/>
            <w:vAlign w:val="center"/>
          </w:tcPr>
          <w:p w14:paraId="1EF9379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59D63EC5"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0B32FE2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3E4C2DC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0B84F37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295BE6" w:rsidRPr="00C24B98" w14:paraId="28FBAD58" w14:textId="77777777" w:rsidTr="00AE7939">
        <w:tc>
          <w:tcPr>
            <w:tcW w:w="709" w:type="dxa"/>
            <w:vAlign w:val="center"/>
          </w:tcPr>
          <w:p w14:paraId="6B8410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4474F5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55F7A2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181CF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2B85041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49FE15FC" w14:textId="77777777" w:rsidTr="00AE7939">
        <w:tc>
          <w:tcPr>
            <w:tcW w:w="709" w:type="dxa"/>
            <w:vAlign w:val="center"/>
          </w:tcPr>
          <w:p w14:paraId="5A35D68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5E73861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0EB9E5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3A2600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5EE9CA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5AEFAFFA" w14:textId="77777777" w:rsidTr="00AE7939">
        <w:tc>
          <w:tcPr>
            <w:tcW w:w="709" w:type="dxa"/>
            <w:vAlign w:val="center"/>
          </w:tcPr>
          <w:p w14:paraId="339E452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59CEE1FF"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70C0D9C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316EFD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0A0AC9E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295BE6" w:rsidRPr="00C24B98" w14:paraId="5EEF710F" w14:textId="77777777" w:rsidTr="00AE7939">
        <w:tc>
          <w:tcPr>
            <w:tcW w:w="709" w:type="dxa"/>
            <w:vAlign w:val="center"/>
          </w:tcPr>
          <w:p w14:paraId="383EF1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1C7440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3489013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0700FB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BC1A54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295BE6" w:rsidRPr="00C24B98" w14:paraId="77BA4AC9" w14:textId="77777777" w:rsidTr="00AE7939">
        <w:tc>
          <w:tcPr>
            <w:tcW w:w="709" w:type="dxa"/>
            <w:vAlign w:val="center"/>
          </w:tcPr>
          <w:p w14:paraId="22D130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4E3DA4F7"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2DEE801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31B566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72EC14C"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295BE6" w:rsidRPr="00C24B98" w14:paraId="72F25B90" w14:textId="77777777" w:rsidTr="00AE7939">
        <w:tc>
          <w:tcPr>
            <w:tcW w:w="709" w:type="dxa"/>
            <w:vAlign w:val="center"/>
          </w:tcPr>
          <w:p w14:paraId="40D3FA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F3D05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02F93D5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2,</w:t>
            </w:r>
            <w:r>
              <w:rPr>
                <w:rFonts w:ascii="Trebuchet MS" w:hAnsi="Trebuchet MS" w:cs="Times New Roman"/>
                <w:sz w:val="18"/>
                <w:szCs w:val="18"/>
              </w:rPr>
              <w:t>02</w:t>
            </w:r>
          </w:p>
        </w:tc>
        <w:tc>
          <w:tcPr>
            <w:tcW w:w="709" w:type="dxa"/>
            <w:vAlign w:val="bottom"/>
          </w:tcPr>
          <w:p w14:paraId="2EB301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2447D63B" w14:textId="77777777" w:rsidR="00295BE6" w:rsidRPr="00C24B98" w:rsidRDefault="00295BE6" w:rsidP="00AE7939">
            <w:pPr>
              <w:spacing w:after="0"/>
              <w:jc w:val="center"/>
              <w:rPr>
                <w:rFonts w:ascii="Trebuchet MS" w:hAnsi="Trebuchet MS" w:cs="Times New Roman"/>
                <w:sz w:val="18"/>
                <w:szCs w:val="18"/>
              </w:rPr>
            </w:pPr>
            <w:r>
              <w:rPr>
                <w:rFonts w:ascii="Trebuchet MS" w:hAnsi="Trebuchet MS" w:cs="Calibri"/>
                <w:color w:val="000000"/>
                <w:sz w:val="18"/>
                <w:szCs w:val="18"/>
              </w:rPr>
              <w:t>0</w:t>
            </w:r>
            <w:r w:rsidRPr="00C24B98">
              <w:rPr>
                <w:rFonts w:ascii="Trebuchet MS" w:hAnsi="Trebuchet MS" w:cs="Calibri"/>
                <w:color w:val="000000"/>
                <w:sz w:val="18"/>
                <w:szCs w:val="18"/>
              </w:rPr>
              <w:t>,</w:t>
            </w:r>
            <w:r>
              <w:rPr>
                <w:rFonts w:ascii="Trebuchet MS" w:hAnsi="Trebuchet MS" w:cs="Calibri"/>
                <w:color w:val="000000"/>
                <w:sz w:val="18"/>
                <w:szCs w:val="18"/>
              </w:rPr>
              <w:t>9</w:t>
            </w:r>
            <w:r w:rsidRPr="00C24B98">
              <w:rPr>
                <w:rFonts w:ascii="Trebuchet MS" w:hAnsi="Trebuchet MS" w:cs="Calibri"/>
                <w:color w:val="000000"/>
                <w:sz w:val="18"/>
                <w:szCs w:val="18"/>
              </w:rPr>
              <w:t>9</w:t>
            </w:r>
          </w:p>
        </w:tc>
      </w:tr>
    </w:tbl>
    <w:p w14:paraId="1F0594B4" w14:textId="77777777" w:rsidR="00F37504" w:rsidRPr="00353A45" w:rsidRDefault="00F37504" w:rsidP="00990EAC">
      <w:pPr>
        <w:spacing w:after="240"/>
        <w:ind w:firstLine="426"/>
        <w:jc w:val="both"/>
        <w:rPr>
          <w:rFonts w:ascii="Trebuchet MS" w:hAnsi="Trebuchet MS" w:cs="Times New Roman"/>
          <w:sz w:val="20"/>
        </w:rPr>
      </w:pPr>
    </w:p>
    <w:p w14:paraId="7CEA67C2" w14:textId="17289256" w:rsidR="001E3C06" w:rsidRPr="0011725F" w:rsidRDefault="00DD3A2E" w:rsidP="0011725F">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479B7CA1" w14:textId="77777777" w:rsidR="0011725F" w:rsidRPr="00531789" w:rsidRDefault="0011725F" w:rsidP="0011725F">
      <w:pPr>
        <w:spacing w:after="0"/>
        <w:contextualSpacing/>
        <w:jc w:val="both"/>
        <w:rPr>
          <w:rFonts w:ascii="Trebuchet MS" w:hAnsi="Trebuchet MS" w:cs="Times New Roman"/>
          <w:sz w:val="20"/>
        </w:rPr>
      </w:pPr>
      <w:r w:rsidRPr="00531789">
        <w:rPr>
          <w:rFonts w:ascii="Trebuchet MS" w:hAnsi="Trebuchet MS" w:cs="Times New Roman"/>
          <w:sz w:val="20"/>
        </w:rPr>
        <w:t xml:space="preserve">Based on the results of the design, testing, and data collection, the conclusions are as </w:t>
      </w:r>
    </w:p>
    <w:p w14:paraId="33090FC5" w14:textId="77777777" w:rsidR="0011725F" w:rsidRPr="00531789" w:rsidRDefault="0011725F" w:rsidP="0011725F">
      <w:pPr>
        <w:spacing w:after="0"/>
        <w:contextualSpacing/>
        <w:jc w:val="both"/>
        <w:rPr>
          <w:rFonts w:ascii="Trebuchet MS" w:hAnsi="Trebuchet MS" w:cs="Times New Roman"/>
          <w:sz w:val="20"/>
        </w:rPr>
      </w:pPr>
      <w:proofErr w:type="gramStart"/>
      <w:r w:rsidRPr="00531789">
        <w:rPr>
          <w:rFonts w:ascii="Trebuchet MS" w:hAnsi="Trebuchet MS" w:cs="Times New Roman"/>
          <w:sz w:val="20"/>
        </w:rPr>
        <w:t>following :</w:t>
      </w:r>
      <w:proofErr w:type="gramEnd"/>
    </w:p>
    <w:p w14:paraId="7DAEC5E4" w14:textId="77777777" w:rsidR="0011725F" w:rsidRPr="00531789"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1. Obtained the value of the equation from the calibration process for the current calculation of</w:t>
      </w:r>
    </w:p>
    <w:p w14:paraId="34EAA70D"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I(x) = -7.526 + 0.015x</w:t>
      </w:r>
    </w:p>
    <w:p w14:paraId="291774DE"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V(x) = 11.833 – 0.025x</w:t>
      </w:r>
    </w:p>
    <w:p w14:paraId="03EB25A5"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The value x represents the reading value of 8-bit analog data from the microcontroller.</w:t>
      </w:r>
    </w:p>
    <w:p w14:paraId="6F0FD8DF" w14:textId="77777777" w:rsidR="0011725F"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2. Errors arising from the difference between the voltage and current readings on the microcontroller and the measurement results using a measuring instrument have an average error of 0.6% and 1.91% with a range of 0.13 to 0.73% and 1.15 to 3.25%, which proves that the sensor has good reading quality.</w:t>
      </w:r>
    </w:p>
    <w:p w14:paraId="553E1754" w14:textId="3989F78B" w:rsidR="0011725F" w:rsidRPr="001E3C06" w:rsidRDefault="0011725F" w:rsidP="0011725F">
      <w:pPr>
        <w:spacing w:after="0"/>
        <w:jc w:val="both"/>
        <w:rPr>
          <w:rFonts w:ascii="Trebuchet MS" w:hAnsi="Trebuchet MS" w:cs="Times New Roman"/>
          <w:sz w:val="18"/>
          <w:szCs w:val="21"/>
        </w:rPr>
        <w:sectPr w:rsidR="0011725F" w:rsidRPr="001E3C06" w:rsidSect="00CC3AE9">
          <w:type w:val="continuous"/>
          <w:pgSz w:w="11900" w:h="16840" w:code="9"/>
          <w:pgMar w:top="1701" w:right="1418" w:bottom="1418" w:left="1701" w:header="567" w:footer="283" w:gutter="0"/>
          <w:pgNumType w:fmt="numberInDash"/>
          <w:cols w:num="2" w:space="708"/>
          <w:docGrid w:linePitch="360"/>
        </w:sectPr>
      </w:pPr>
    </w:p>
    <w:p w14:paraId="6CDDD464" w14:textId="77777777" w:rsidR="003221A3" w:rsidRDefault="003221A3"/>
    <w:sectPr w:rsidR="003221A3" w:rsidSect="00C3605D">
      <w:headerReference w:type="default" r:id="rId21"/>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C8F08" w14:textId="77777777" w:rsidR="00B637A4" w:rsidRDefault="00B637A4" w:rsidP="003221A3">
      <w:pPr>
        <w:spacing w:after="0" w:line="240" w:lineRule="auto"/>
      </w:pPr>
      <w:r>
        <w:separator/>
      </w:r>
    </w:p>
  </w:endnote>
  <w:endnote w:type="continuationSeparator" w:id="0">
    <w:p w14:paraId="3A688B35" w14:textId="77777777" w:rsidR="00B637A4" w:rsidRDefault="00B637A4"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31E56" w14:textId="77777777" w:rsidR="00B637A4" w:rsidRDefault="00B637A4" w:rsidP="003221A3">
      <w:pPr>
        <w:spacing w:after="0" w:line="240" w:lineRule="auto"/>
      </w:pPr>
      <w:r>
        <w:separator/>
      </w:r>
    </w:p>
  </w:footnote>
  <w:footnote w:type="continuationSeparator" w:id="0">
    <w:p w14:paraId="6DF6B0E3" w14:textId="77777777" w:rsidR="00B637A4" w:rsidRDefault="00B637A4"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w:t>
      </w:r>
      <w:proofErr w:type="spellStart"/>
      <w:r w:rsidRPr="00AF50EC">
        <w:rPr>
          <w:rFonts w:ascii="Trebuchet MS" w:hAnsi="Trebuchet MS" w:cs="Times New Roman"/>
          <w:sz w:val="16"/>
          <w:szCs w:val="16"/>
          <w:lang w:val="id-ID"/>
        </w:rPr>
        <w:t>xxxxxxx</w:t>
      </w:r>
      <w:proofErr w:type="spellEnd"/>
      <w:r w:rsidRPr="00AF50EC">
        <w:rPr>
          <w:rFonts w:ascii="Trebuchet MS" w:hAnsi="Trebuchet MS" w:cs="Times New Roman"/>
          <w:sz w:val="16"/>
          <w:szCs w:val="16"/>
          <w:lang w:val="id-ID"/>
        </w:rPr>
        <w:t>@</w:t>
      </w:r>
      <w:proofErr w:type="spellStart"/>
      <w:r w:rsidR="00BB3BDD">
        <w:rPr>
          <w:rFonts w:ascii="Trebuchet MS" w:hAnsi="Trebuchet MS" w:cs="Times New Roman"/>
          <w:sz w:val="16"/>
          <w:szCs w:val="16"/>
          <w:lang w:val="en-US"/>
        </w:rPr>
        <w:t>xxxxxxx</w:t>
      </w:r>
      <w:proofErr w:type="spellEnd"/>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7BA7"/>
    <w:rsid w:val="00045DED"/>
    <w:rsid w:val="00047D0A"/>
    <w:rsid w:val="000505E5"/>
    <w:rsid w:val="000535FB"/>
    <w:rsid w:val="000674F1"/>
    <w:rsid w:val="00083166"/>
    <w:rsid w:val="00083533"/>
    <w:rsid w:val="00090ED3"/>
    <w:rsid w:val="00094846"/>
    <w:rsid w:val="000959E6"/>
    <w:rsid w:val="000A2E6B"/>
    <w:rsid w:val="000A5BB4"/>
    <w:rsid w:val="000A71C4"/>
    <w:rsid w:val="000B0288"/>
    <w:rsid w:val="000C4DA3"/>
    <w:rsid w:val="000C550C"/>
    <w:rsid w:val="000D0142"/>
    <w:rsid w:val="000E0B83"/>
    <w:rsid w:val="000E1210"/>
    <w:rsid w:val="000E4D76"/>
    <w:rsid w:val="000F02E0"/>
    <w:rsid w:val="000F0A46"/>
    <w:rsid w:val="000F2221"/>
    <w:rsid w:val="000F4FA8"/>
    <w:rsid w:val="0010081C"/>
    <w:rsid w:val="00104E0C"/>
    <w:rsid w:val="00104E51"/>
    <w:rsid w:val="001062B8"/>
    <w:rsid w:val="00110815"/>
    <w:rsid w:val="001170D7"/>
    <w:rsid w:val="0011725F"/>
    <w:rsid w:val="001320A7"/>
    <w:rsid w:val="0013525B"/>
    <w:rsid w:val="0014200D"/>
    <w:rsid w:val="00175F2E"/>
    <w:rsid w:val="00176AB9"/>
    <w:rsid w:val="001836BA"/>
    <w:rsid w:val="0019509E"/>
    <w:rsid w:val="001958C4"/>
    <w:rsid w:val="0019760D"/>
    <w:rsid w:val="00197CBA"/>
    <w:rsid w:val="001A0181"/>
    <w:rsid w:val="001B3426"/>
    <w:rsid w:val="001B3DCD"/>
    <w:rsid w:val="001B783A"/>
    <w:rsid w:val="001B7BF4"/>
    <w:rsid w:val="001C7C4D"/>
    <w:rsid w:val="001D5073"/>
    <w:rsid w:val="001E092B"/>
    <w:rsid w:val="001E3C06"/>
    <w:rsid w:val="001E5B1B"/>
    <w:rsid w:val="001E61A4"/>
    <w:rsid w:val="002077C3"/>
    <w:rsid w:val="002151B9"/>
    <w:rsid w:val="002252A2"/>
    <w:rsid w:val="002305F6"/>
    <w:rsid w:val="00233D01"/>
    <w:rsid w:val="002418AD"/>
    <w:rsid w:val="0024736E"/>
    <w:rsid w:val="0025256C"/>
    <w:rsid w:val="002635A7"/>
    <w:rsid w:val="00270844"/>
    <w:rsid w:val="00277CEC"/>
    <w:rsid w:val="00280124"/>
    <w:rsid w:val="002926F0"/>
    <w:rsid w:val="00292D67"/>
    <w:rsid w:val="00295BE6"/>
    <w:rsid w:val="002A0AAB"/>
    <w:rsid w:val="002A2E5B"/>
    <w:rsid w:val="002A4004"/>
    <w:rsid w:val="002A4433"/>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4F53"/>
    <w:rsid w:val="003403E0"/>
    <w:rsid w:val="0034067B"/>
    <w:rsid w:val="00347407"/>
    <w:rsid w:val="00353A45"/>
    <w:rsid w:val="00362AE4"/>
    <w:rsid w:val="0037435C"/>
    <w:rsid w:val="00385054"/>
    <w:rsid w:val="00392364"/>
    <w:rsid w:val="003942BA"/>
    <w:rsid w:val="00396FC4"/>
    <w:rsid w:val="003A0FF8"/>
    <w:rsid w:val="003A567C"/>
    <w:rsid w:val="003B28CE"/>
    <w:rsid w:val="003E39B2"/>
    <w:rsid w:val="003E4E81"/>
    <w:rsid w:val="00403199"/>
    <w:rsid w:val="00416141"/>
    <w:rsid w:val="00417031"/>
    <w:rsid w:val="00441D26"/>
    <w:rsid w:val="00442808"/>
    <w:rsid w:val="0044666A"/>
    <w:rsid w:val="004472AC"/>
    <w:rsid w:val="00447E04"/>
    <w:rsid w:val="00455AD9"/>
    <w:rsid w:val="00455C63"/>
    <w:rsid w:val="00464D29"/>
    <w:rsid w:val="004734A1"/>
    <w:rsid w:val="00483BE6"/>
    <w:rsid w:val="00484C5E"/>
    <w:rsid w:val="0049178F"/>
    <w:rsid w:val="00495C80"/>
    <w:rsid w:val="00497F6C"/>
    <w:rsid w:val="004A0D74"/>
    <w:rsid w:val="004A4ADE"/>
    <w:rsid w:val="004B6B40"/>
    <w:rsid w:val="004C2715"/>
    <w:rsid w:val="004C3F91"/>
    <w:rsid w:val="004D1495"/>
    <w:rsid w:val="004D2C3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2616"/>
    <w:rsid w:val="00533DCE"/>
    <w:rsid w:val="0053772B"/>
    <w:rsid w:val="00542DF3"/>
    <w:rsid w:val="00543AED"/>
    <w:rsid w:val="005521FF"/>
    <w:rsid w:val="005525C1"/>
    <w:rsid w:val="005631A6"/>
    <w:rsid w:val="00563B8D"/>
    <w:rsid w:val="00563D5B"/>
    <w:rsid w:val="00566868"/>
    <w:rsid w:val="005718DF"/>
    <w:rsid w:val="00596D41"/>
    <w:rsid w:val="005978E0"/>
    <w:rsid w:val="005A0452"/>
    <w:rsid w:val="005A1DF6"/>
    <w:rsid w:val="005A33E0"/>
    <w:rsid w:val="005C0C7A"/>
    <w:rsid w:val="005C256E"/>
    <w:rsid w:val="005C3B38"/>
    <w:rsid w:val="005C72A1"/>
    <w:rsid w:val="005F5B4D"/>
    <w:rsid w:val="0061138B"/>
    <w:rsid w:val="006220E6"/>
    <w:rsid w:val="00624468"/>
    <w:rsid w:val="00626477"/>
    <w:rsid w:val="006467FA"/>
    <w:rsid w:val="00654AE8"/>
    <w:rsid w:val="00656C27"/>
    <w:rsid w:val="006726D1"/>
    <w:rsid w:val="006860D6"/>
    <w:rsid w:val="00695F0A"/>
    <w:rsid w:val="00696F74"/>
    <w:rsid w:val="006A46D5"/>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58E8"/>
    <w:rsid w:val="00755509"/>
    <w:rsid w:val="0076214B"/>
    <w:rsid w:val="00764B57"/>
    <w:rsid w:val="007714E0"/>
    <w:rsid w:val="00773E08"/>
    <w:rsid w:val="00776888"/>
    <w:rsid w:val="00782CFA"/>
    <w:rsid w:val="00790634"/>
    <w:rsid w:val="007923C6"/>
    <w:rsid w:val="007A53FB"/>
    <w:rsid w:val="007A624B"/>
    <w:rsid w:val="007B195D"/>
    <w:rsid w:val="007D22EF"/>
    <w:rsid w:val="007D23D0"/>
    <w:rsid w:val="007D4123"/>
    <w:rsid w:val="007E1F26"/>
    <w:rsid w:val="007E2F91"/>
    <w:rsid w:val="007E6A24"/>
    <w:rsid w:val="007F7D79"/>
    <w:rsid w:val="00802924"/>
    <w:rsid w:val="00804DAA"/>
    <w:rsid w:val="00806817"/>
    <w:rsid w:val="00807F7D"/>
    <w:rsid w:val="00815B30"/>
    <w:rsid w:val="008239FB"/>
    <w:rsid w:val="00834EC5"/>
    <w:rsid w:val="00836763"/>
    <w:rsid w:val="00846313"/>
    <w:rsid w:val="00850EF0"/>
    <w:rsid w:val="00851DD3"/>
    <w:rsid w:val="00856530"/>
    <w:rsid w:val="00860749"/>
    <w:rsid w:val="00864555"/>
    <w:rsid w:val="00867603"/>
    <w:rsid w:val="00871588"/>
    <w:rsid w:val="00873486"/>
    <w:rsid w:val="00874597"/>
    <w:rsid w:val="008752CB"/>
    <w:rsid w:val="00892F80"/>
    <w:rsid w:val="008A59C5"/>
    <w:rsid w:val="008A7425"/>
    <w:rsid w:val="008B240B"/>
    <w:rsid w:val="008B398C"/>
    <w:rsid w:val="008B39C6"/>
    <w:rsid w:val="008C184C"/>
    <w:rsid w:val="008C1855"/>
    <w:rsid w:val="008C1879"/>
    <w:rsid w:val="008D159F"/>
    <w:rsid w:val="008D3E34"/>
    <w:rsid w:val="008E0A54"/>
    <w:rsid w:val="008F03D2"/>
    <w:rsid w:val="008F2A8A"/>
    <w:rsid w:val="00920606"/>
    <w:rsid w:val="009207BC"/>
    <w:rsid w:val="00921484"/>
    <w:rsid w:val="00926214"/>
    <w:rsid w:val="00936E01"/>
    <w:rsid w:val="0094434B"/>
    <w:rsid w:val="00963D4F"/>
    <w:rsid w:val="009704F9"/>
    <w:rsid w:val="00976D0E"/>
    <w:rsid w:val="00977D10"/>
    <w:rsid w:val="00990EAC"/>
    <w:rsid w:val="009A1277"/>
    <w:rsid w:val="009A5E53"/>
    <w:rsid w:val="009A75F7"/>
    <w:rsid w:val="009B2AF0"/>
    <w:rsid w:val="009C68D9"/>
    <w:rsid w:val="009C75C4"/>
    <w:rsid w:val="009E4E6A"/>
    <w:rsid w:val="009F33BA"/>
    <w:rsid w:val="009F4A7C"/>
    <w:rsid w:val="00A030F8"/>
    <w:rsid w:val="00A0353D"/>
    <w:rsid w:val="00A03B87"/>
    <w:rsid w:val="00A04447"/>
    <w:rsid w:val="00A10251"/>
    <w:rsid w:val="00A206E4"/>
    <w:rsid w:val="00A300CB"/>
    <w:rsid w:val="00A310E5"/>
    <w:rsid w:val="00A44E40"/>
    <w:rsid w:val="00A5410F"/>
    <w:rsid w:val="00A56201"/>
    <w:rsid w:val="00A575A8"/>
    <w:rsid w:val="00A71AF3"/>
    <w:rsid w:val="00A7472D"/>
    <w:rsid w:val="00A768C5"/>
    <w:rsid w:val="00A92614"/>
    <w:rsid w:val="00A96DAC"/>
    <w:rsid w:val="00AA0232"/>
    <w:rsid w:val="00AA12D4"/>
    <w:rsid w:val="00AA5CB8"/>
    <w:rsid w:val="00AB1AAB"/>
    <w:rsid w:val="00AC19DE"/>
    <w:rsid w:val="00AC52FA"/>
    <w:rsid w:val="00AD2E89"/>
    <w:rsid w:val="00AD73F5"/>
    <w:rsid w:val="00AE297B"/>
    <w:rsid w:val="00AE4BC9"/>
    <w:rsid w:val="00AE7A1D"/>
    <w:rsid w:val="00AF6A32"/>
    <w:rsid w:val="00AF7A82"/>
    <w:rsid w:val="00B03F44"/>
    <w:rsid w:val="00B062FF"/>
    <w:rsid w:val="00B0700D"/>
    <w:rsid w:val="00B54998"/>
    <w:rsid w:val="00B55D42"/>
    <w:rsid w:val="00B637A4"/>
    <w:rsid w:val="00B65182"/>
    <w:rsid w:val="00B6683A"/>
    <w:rsid w:val="00B70145"/>
    <w:rsid w:val="00B72D30"/>
    <w:rsid w:val="00B806C6"/>
    <w:rsid w:val="00B908EC"/>
    <w:rsid w:val="00B90FDD"/>
    <w:rsid w:val="00B9195E"/>
    <w:rsid w:val="00B91CB7"/>
    <w:rsid w:val="00B92373"/>
    <w:rsid w:val="00B96DAF"/>
    <w:rsid w:val="00B97D76"/>
    <w:rsid w:val="00BB3BDD"/>
    <w:rsid w:val="00BC0774"/>
    <w:rsid w:val="00BE506A"/>
    <w:rsid w:val="00BF5607"/>
    <w:rsid w:val="00C03719"/>
    <w:rsid w:val="00C0653D"/>
    <w:rsid w:val="00C073D4"/>
    <w:rsid w:val="00C14AFE"/>
    <w:rsid w:val="00C23089"/>
    <w:rsid w:val="00C24B98"/>
    <w:rsid w:val="00C27BC8"/>
    <w:rsid w:val="00C3605D"/>
    <w:rsid w:val="00C422BD"/>
    <w:rsid w:val="00C453E3"/>
    <w:rsid w:val="00C52470"/>
    <w:rsid w:val="00C54E09"/>
    <w:rsid w:val="00C60F7F"/>
    <w:rsid w:val="00C66A1A"/>
    <w:rsid w:val="00C677EC"/>
    <w:rsid w:val="00C74097"/>
    <w:rsid w:val="00C86600"/>
    <w:rsid w:val="00C90E99"/>
    <w:rsid w:val="00C97F83"/>
    <w:rsid w:val="00CB6127"/>
    <w:rsid w:val="00CC3AE9"/>
    <w:rsid w:val="00CC416F"/>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8A1"/>
    <w:rsid w:val="00D308F1"/>
    <w:rsid w:val="00D41E53"/>
    <w:rsid w:val="00D47D33"/>
    <w:rsid w:val="00D5691C"/>
    <w:rsid w:val="00D61D45"/>
    <w:rsid w:val="00D67836"/>
    <w:rsid w:val="00D71CD6"/>
    <w:rsid w:val="00D83AE4"/>
    <w:rsid w:val="00D91B99"/>
    <w:rsid w:val="00D94AD9"/>
    <w:rsid w:val="00DB0646"/>
    <w:rsid w:val="00DB3AFA"/>
    <w:rsid w:val="00DB6E85"/>
    <w:rsid w:val="00DB7F92"/>
    <w:rsid w:val="00DC4D92"/>
    <w:rsid w:val="00DD3A2E"/>
    <w:rsid w:val="00DF3698"/>
    <w:rsid w:val="00DF7B61"/>
    <w:rsid w:val="00E10903"/>
    <w:rsid w:val="00E1362C"/>
    <w:rsid w:val="00E14BCA"/>
    <w:rsid w:val="00E317E4"/>
    <w:rsid w:val="00E42337"/>
    <w:rsid w:val="00E4296C"/>
    <w:rsid w:val="00E51823"/>
    <w:rsid w:val="00E628CF"/>
    <w:rsid w:val="00E66B76"/>
    <w:rsid w:val="00E75A78"/>
    <w:rsid w:val="00E77B79"/>
    <w:rsid w:val="00E922FD"/>
    <w:rsid w:val="00E964FA"/>
    <w:rsid w:val="00EA0A9A"/>
    <w:rsid w:val="00EA314B"/>
    <w:rsid w:val="00EB1157"/>
    <w:rsid w:val="00EB44F3"/>
    <w:rsid w:val="00EC4A0C"/>
    <w:rsid w:val="00EC68A9"/>
    <w:rsid w:val="00ED0A0F"/>
    <w:rsid w:val="00ED3AC1"/>
    <w:rsid w:val="00EE0F99"/>
    <w:rsid w:val="00EF4E12"/>
    <w:rsid w:val="00EF6B98"/>
    <w:rsid w:val="00F008C2"/>
    <w:rsid w:val="00F069AF"/>
    <w:rsid w:val="00F07A6F"/>
    <w:rsid w:val="00F10634"/>
    <w:rsid w:val="00F16067"/>
    <w:rsid w:val="00F20081"/>
    <w:rsid w:val="00F37504"/>
    <w:rsid w:val="00F423C6"/>
    <w:rsid w:val="00F500F4"/>
    <w:rsid w:val="00F546EA"/>
    <w:rsid w:val="00F75786"/>
    <w:rsid w:val="00F8579E"/>
    <w:rsid w:val="00F8722B"/>
    <w:rsid w:val="00F90A35"/>
    <w:rsid w:val="00F96E71"/>
    <w:rsid w:val="00F97AF4"/>
    <w:rsid w:val="00FA4ECD"/>
    <w:rsid w:val="00FB41A0"/>
    <w:rsid w:val="00FB6A4D"/>
    <w:rsid w:val="00FC1FA1"/>
    <w:rsid w:val="00FC29E5"/>
    <w:rsid w:val="00FC2A59"/>
    <w:rsid w:val="00FC62B4"/>
    <w:rsid w:val="00FC78F7"/>
    <w:rsid w:val="00FD0380"/>
    <w:rsid w:val="00FE1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371954745">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0</Pages>
  <Words>11804</Words>
  <Characters>6728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7</cp:revision>
  <dcterms:created xsi:type="dcterms:W3CDTF">2022-11-23T14:38:00Z</dcterms:created>
  <dcterms:modified xsi:type="dcterms:W3CDTF">2022-11-23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2:07:36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49909ea2-c5a1-4ef3-b573-8194531c0cb9</vt:lpwstr>
  </property>
  <property fmtid="{D5CDD505-2E9C-101B-9397-08002B2CF9AE}" pid="32" name="MSIP_Label_defa4170-0d19-0005-0004-bc88714345d2_ContentBits">
    <vt:lpwstr>0</vt:lpwstr>
  </property>
</Properties>
</file>